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510D73F5"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r w:rsidR="002F1FE5">
        <w:t xml:space="preserve"> </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7B2ED8DB"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w:t>
      </w:r>
      <w:r w:rsidR="00D87850">
        <w:t>combinatorial effect of juvenile growth and survival</w:t>
      </w:r>
      <w:r w:rsidR="00673700">
        <w:t xml:space="preserve"> has </w:t>
      </w:r>
      <w:r w:rsidR="006255E7">
        <w:t xml:space="preserve">not </w:t>
      </w:r>
      <w:r w:rsidR="00673700">
        <w:t xml:space="preserve">been </w:t>
      </w:r>
      <w:r w:rsidR="00560AC9">
        <w:t>illustrated</w:t>
      </w:r>
      <w:r w:rsidR="00673700">
        <w:t xml:space="preserve"> </w:t>
      </w:r>
      <w:r w:rsidR="00810208">
        <w:t>theoretically,</w:t>
      </w:r>
      <w:r w:rsidR="00673700">
        <w:t xml:space="preserve"> </w:t>
      </w:r>
      <w:r w:rsidR="00AF49FC">
        <w:t xml:space="preserve">and most studies of the </w:t>
      </w:r>
      <w:r w:rsidR="00D87850">
        <w:t xml:space="preserve">interaction </w:t>
      </w:r>
      <w:r w:rsidR="00AF49FC">
        <w:t xml:space="preserve">have been </w:t>
      </w:r>
      <w:r w:rsidR="00D87850">
        <w:t xml:space="preserve">in </w:t>
      </w:r>
      <w:r w:rsidR="00AF49FC">
        <w:t>experiment</w:t>
      </w:r>
      <w:r w:rsidR="00D87850">
        <w:t>al settings</w:t>
      </w:r>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r w:rsidR="00D87850">
        <w:t xml:space="preserve">for marine, terrestrial and freshwater </w:t>
      </w:r>
      <w:r w:rsidR="00F241D1">
        <w:t xml:space="preserve">examples </w:t>
      </w:r>
      <w:r w:rsidR="00D87850">
        <w:t>in the</w:t>
      </w:r>
      <w:r w:rsidR="005F4DA7">
        <w:t xml:space="preserve"> </w:t>
      </w:r>
      <w:r w:rsidR="00F241D1">
        <w:t>literature</w:t>
      </w:r>
      <w:r w:rsidR="00C86ED5">
        <w:t>, and</w:t>
      </w:r>
      <w:r w:rsidR="00377DAF">
        <w:t xml:space="preserve"> </w:t>
      </w:r>
      <w:r w:rsidR="005F4DA7">
        <w:t xml:space="preserve">then </w:t>
      </w:r>
      <w:r w:rsidR="00E50E2F">
        <w:t xml:space="preserve">demonstrate the use of </w:t>
      </w:r>
      <w:r w:rsidR="00D87850">
        <w:t xml:space="preserve">a demographic </w:t>
      </w:r>
      <w:r w:rsidR="00E50E2F">
        <w:t>isocline in</w:t>
      </w:r>
      <w:r w:rsidR="005F4DA7">
        <w:t xml:space="preserve"> a case study for an annual </w:t>
      </w:r>
      <w:r w:rsidR="00D87850">
        <w:t xml:space="preserve">freshwater </w:t>
      </w:r>
      <w:r w:rsidR="005F4DA7">
        <w:t xml:space="preserve">gastropod (Florida Apple Snail, </w:t>
      </w:r>
      <w:r w:rsidR="005F4DA7" w:rsidRPr="00A019FF">
        <w:rPr>
          <w:i/>
          <w:iCs/>
        </w:rPr>
        <w:t>Pomacea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r w:rsidR="00D87850">
        <w:t>a</w:t>
      </w:r>
      <w:r w:rsidR="006C08A7">
        <w:t xml:space="preserve">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Daily juvenile survival rates were lower 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677AB2">
        <w:t xml:space="preserve">variation in hydrologic </w:t>
      </w:r>
      <w:r w:rsidR="005C1E72">
        <w:t>conditions affecting</w:t>
      </w:r>
      <w:r w:rsidR="00673700">
        <w:t xml:space="preserve"> reproductive rates, but with better </w:t>
      </w:r>
      <w:r w:rsidR="00FB589F">
        <w:t>hydrologic</w:t>
      </w:r>
      <w:r w:rsidR="00673700">
        <w:t xml:space="preserve"> conditions one </w:t>
      </w:r>
      <w:r w:rsidR="00C326B5">
        <w:t xml:space="preserve">lambda was near </w:t>
      </w:r>
      <w:r w:rsidR="00E93C7E">
        <w:t>one (i.e., at replacement)</w:t>
      </w:r>
      <w:r w:rsidR="00673700">
        <w:t>.</w:t>
      </w:r>
      <w:r w:rsidR="00AF7FFE">
        <w:t xml:space="preserve"> </w:t>
      </w:r>
      <w:r w:rsidR="00677AB2">
        <w:t>Our d</w:t>
      </w:r>
      <w:r w:rsidR="00B458FC">
        <w:t>emographic</w:t>
      </w:r>
      <w:r w:rsidR="00673700">
        <w:t xml:space="preserve"> </w:t>
      </w:r>
      <w:r w:rsidR="009D66FA">
        <w:t>iso</w:t>
      </w:r>
      <w:r w:rsidR="00673700">
        <w:t>cline</w:t>
      </w:r>
      <w:r w:rsidR="00B458FC">
        <w:t>s</w:t>
      </w:r>
      <w:r w:rsidR="00673700">
        <w:t xml:space="preserve"> </w:t>
      </w:r>
      <w:r w:rsidR="00DF00E5">
        <w:t>gave population-</w:t>
      </w:r>
      <w:r w:rsidR="009E4092">
        <w:t>dynamic</w:t>
      </w:r>
      <w:r w:rsidR="00DF00E5">
        <w:t xml:space="preserve"> context to </w:t>
      </w:r>
      <w:r w:rsidR="004B5AA6">
        <w:lastRenderedPageBreak/>
        <w:t xml:space="preserve">field measured </w:t>
      </w:r>
      <w:r w:rsidR="000771C4">
        <w:t xml:space="preserve">demographic </w:t>
      </w:r>
      <w:r w:rsidR="00DF00E5">
        <w:t>rates</w:t>
      </w:r>
      <w:r w:rsidR="00677AB2">
        <w:t>,</w:t>
      </w:r>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w:t>
      </w:r>
      <w:r w:rsidR="002820A1">
        <w:t xml:space="preserve"> future investigation and management</w:t>
      </w:r>
      <w:r w:rsidR="00154B74">
        <w:t>.</w:t>
      </w:r>
      <w:r w:rsidR="00673700">
        <w:t xml:space="preserve">  </w:t>
      </w:r>
      <w:r w:rsidR="00677AB2">
        <w:t xml:space="preserve">We encourage others to consider developing </w:t>
      </w:r>
      <w:r w:rsidR="00D444CD">
        <w:t xml:space="preserve">demographic </w:t>
      </w:r>
      <w:r w:rsidR="009A1A2A">
        <w:t>isocline to</w:t>
      </w:r>
      <w:r w:rsidR="00340553">
        <w:t xml:space="preserve"> interpret variation of stage-sensitive </w:t>
      </w:r>
      <w:r w:rsidR="00D444CD">
        <w:t>demographic rate</w:t>
      </w:r>
      <w:r w:rsidR="00677AB2">
        <w:t>s</w:t>
      </w:r>
      <w:r w:rsidR="00340553">
        <w:t xml:space="preserve"> across </w:t>
      </w:r>
      <w:r w:rsidR="00677AB2">
        <w:t>s</w:t>
      </w:r>
      <w:r w:rsidR="00340553">
        <w:t xml:space="preserve">patiotemporal </w:t>
      </w:r>
      <w:r w:rsidR="00D444CD">
        <w:t>environmental conditions</w:t>
      </w:r>
      <w:r w:rsidR="00340553">
        <w:t>.</w:t>
      </w:r>
      <w:r w:rsidR="00D444CD">
        <w:t xml:space="preserve">  </w:t>
      </w:r>
    </w:p>
    <w:p w14:paraId="52EA8CB8" w14:textId="77777777" w:rsidR="00673700" w:rsidRPr="00524172" w:rsidRDefault="00673700" w:rsidP="00656BF2">
      <w:pPr>
        <w:pStyle w:val="Heading1"/>
        <w:rPr>
          <w:b w:val="0"/>
        </w:rPr>
      </w:pPr>
      <w:r w:rsidRPr="00524172">
        <w:t>Introduction</w:t>
      </w:r>
    </w:p>
    <w:p w14:paraId="762A4FA2" w14:textId="79CE97DF" w:rsidR="000154FF" w:rsidRDefault="00673700" w:rsidP="00361E05">
      <w:pPr>
        <w:pStyle w:val="NATESTYLE1CommonCollege"/>
        <w:ind w:firstLine="720"/>
      </w:pPr>
      <w:r>
        <w:t xml:space="preserve">Population </w:t>
      </w:r>
      <w:r w:rsidR="00496E32">
        <w:t xml:space="preserve">growth </w:t>
      </w:r>
      <w:r>
        <w:t>dynamics for many species are influenced by</w:t>
      </w:r>
      <w:r w:rsidR="00FC424F">
        <w:t xml:space="preserve"> the mediation between growth rates and</w:t>
      </w:r>
      <w:r>
        <w:t xml:space="preserve"> stage</w:t>
      </w:r>
      <w:r w:rsidR="0092035C">
        <w:t>-</w:t>
      </w:r>
      <w:r>
        <w:t xml:space="preserve"> or size-specific mortality </w:t>
      </w:r>
      <w:r w:rsidR="00BD773E">
        <w:t>rates</w:t>
      </w:r>
      <w:r>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w:t>
      </w:r>
      <w:r w:rsidR="00915401" w:rsidRPr="006F0B8F">
        <w:t>In a review paper 40 years ago, Werner and Gilliam (1984) wrote that size-indexed demographic models are important because a) size is a key feature affecting vital rates, and b) growth rates determine the relationship between size and age.</w:t>
      </w:r>
      <w:r w:rsidR="00915401">
        <w:t xml:space="preserve"> </w:t>
      </w:r>
      <w:r w:rsidR="00720495" w:rsidRPr="00B1678B">
        <w:rPr>
          <w:highlight w:val="yellow"/>
        </w:rPr>
        <w:t xml:space="preserve">Growth rates are known to mediate survival rates </w:t>
      </w:r>
      <w:r w:rsidR="0038309E" w:rsidRPr="00B1678B">
        <w:rPr>
          <w:highlight w:val="yellow"/>
        </w:rPr>
        <w:t xml:space="preserve">through at least two mechanisms: 1) </w:t>
      </w:r>
      <w:r w:rsidR="0060105E" w:rsidRPr="00B1678B">
        <w:rPr>
          <w:highlight w:val="yellow"/>
        </w:rPr>
        <w:t>higher g</w:t>
      </w:r>
      <w:r w:rsidR="00C22129" w:rsidRPr="00B1678B">
        <w:rPr>
          <w:highlight w:val="yellow"/>
        </w:rPr>
        <w:t xml:space="preserve">rowth rates </w:t>
      </w:r>
      <w:r w:rsidR="0038309E" w:rsidRPr="00B1678B">
        <w:rPr>
          <w:highlight w:val="yellow"/>
        </w:rPr>
        <w:t>during</w:t>
      </w:r>
      <w:r w:rsidR="00AF656D" w:rsidRPr="00B1678B">
        <w:rPr>
          <w:highlight w:val="yellow"/>
        </w:rPr>
        <w:t xml:space="preserve"> favorable</w:t>
      </w:r>
      <w:r w:rsidR="006F3C3F" w:rsidRPr="00B1678B">
        <w:rPr>
          <w:highlight w:val="yellow"/>
        </w:rPr>
        <w:t xml:space="preserve"> seasons</w:t>
      </w:r>
      <w:r w:rsidR="0038309E" w:rsidRPr="00B1678B">
        <w:rPr>
          <w:highlight w:val="yellow"/>
        </w:rPr>
        <w:t xml:space="preserve"> </w:t>
      </w:r>
      <w:r w:rsidR="0060105E" w:rsidRPr="00B1678B">
        <w:rPr>
          <w:highlight w:val="yellow"/>
        </w:rPr>
        <w:t>can</w:t>
      </w:r>
      <w:r w:rsidR="009642C6" w:rsidRPr="00B1678B">
        <w:rPr>
          <w:highlight w:val="yellow"/>
        </w:rPr>
        <w:t xml:space="preserve"> </w:t>
      </w:r>
      <w:r w:rsidR="005E42B6" w:rsidRPr="00B1678B">
        <w:rPr>
          <w:highlight w:val="yellow"/>
        </w:rPr>
        <w:t>decrease</w:t>
      </w:r>
      <w:r w:rsidR="0060105E" w:rsidRPr="00B1678B">
        <w:rPr>
          <w:highlight w:val="yellow"/>
        </w:rPr>
        <w:t xml:space="preserve"> </w:t>
      </w:r>
      <w:r w:rsidR="006F3C3F" w:rsidRPr="00B1678B">
        <w:rPr>
          <w:highlight w:val="yellow"/>
        </w:rPr>
        <w:t xml:space="preserve">individual </w:t>
      </w:r>
      <w:r w:rsidR="005E42B6" w:rsidRPr="00B1678B">
        <w:rPr>
          <w:highlight w:val="yellow"/>
        </w:rPr>
        <w:t>mortality rates</w:t>
      </w:r>
      <w:r w:rsidR="006F3C3F" w:rsidRPr="00B1678B">
        <w:rPr>
          <w:highlight w:val="yellow"/>
        </w:rPr>
        <w:t xml:space="preserve"> through</w:t>
      </w:r>
      <w:r w:rsidR="008C2B00" w:rsidRPr="00B1678B">
        <w:rPr>
          <w:highlight w:val="yellow"/>
        </w:rPr>
        <w:t xml:space="preserve"> </w:t>
      </w:r>
      <w:r w:rsidR="00B713B9" w:rsidRPr="00B1678B">
        <w:rPr>
          <w:highlight w:val="yellow"/>
        </w:rPr>
        <w:t xml:space="preserve">a </w:t>
      </w:r>
      <w:r w:rsidR="008C2B00" w:rsidRPr="00B1678B">
        <w:rPr>
          <w:highlight w:val="yellow"/>
        </w:rPr>
        <w:t>subsequent</w:t>
      </w:r>
      <w:r w:rsidR="00343217" w:rsidRPr="00B1678B">
        <w:rPr>
          <w:highlight w:val="yellow"/>
        </w:rPr>
        <w:t xml:space="preserve"> </w:t>
      </w:r>
      <w:r w:rsidR="007304F1" w:rsidRPr="00B1678B">
        <w:rPr>
          <w:highlight w:val="yellow"/>
        </w:rPr>
        <w:t xml:space="preserve">stressful </w:t>
      </w:r>
      <w:r w:rsidR="008C2B00" w:rsidRPr="00B1678B">
        <w:rPr>
          <w:highlight w:val="yellow"/>
        </w:rPr>
        <w:t>season</w:t>
      </w:r>
      <w:r w:rsidR="009134A2" w:rsidRPr="00B1678B">
        <w:rPr>
          <w:highlight w:val="yellow"/>
        </w:rPr>
        <w:t xml:space="preserve"> </w:t>
      </w:r>
      <w:r w:rsidR="00A61E3E" w:rsidRPr="00B1678B">
        <w:rPr>
          <w:highlight w:val="yellow"/>
        </w:rPr>
        <w:t xml:space="preserve">because larger </w:t>
      </w:r>
      <w:r w:rsidR="008C2B00" w:rsidRPr="00B1678B">
        <w:rPr>
          <w:highlight w:val="yellow"/>
        </w:rPr>
        <w:t>individuals tend to surviv</w:t>
      </w:r>
      <w:r w:rsidR="005E42B6" w:rsidRPr="00B1678B">
        <w:rPr>
          <w:highlight w:val="yellow"/>
        </w:rPr>
        <w:t>e</w:t>
      </w:r>
      <w:r w:rsidR="004864F1" w:rsidRPr="00B1678B">
        <w:rPr>
          <w:highlight w:val="yellow"/>
        </w:rPr>
        <w:t xml:space="preserve"> better than smaller ones</w:t>
      </w:r>
      <w:r w:rsidR="008C2B00" w:rsidRPr="00B1678B">
        <w:rPr>
          <w:highlight w:val="yellow"/>
        </w:rPr>
        <w:t xml:space="preserve"> </w:t>
      </w:r>
      <w:r w:rsidR="007304F1" w:rsidRPr="00B1678B">
        <w:rPr>
          <w:highlight w:val="yellow"/>
        </w:rPr>
        <w:t>(e.g., winter in temperate locations</w:t>
      </w:r>
      <w:r w:rsidR="008C3061">
        <w:rPr>
          <w:highlight w:val="yellow"/>
        </w:rPr>
        <w:t xml:space="preserve"> </w:t>
      </w:r>
      <w:r w:rsidR="008C3061">
        <w:rPr>
          <w:highlight w:val="yellow"/>
        </w:rPr>
        <w:fldChar w:fldCharType="begin"/>
      </w:r>
      <w:r w:rsidR="00C76326">
        <w:rPr>
          <w:highlight w:val="yellow"/>
        </w:rPr>
        <w:instrText xml:space="preserve"> ADDIN ZOTERO_ITEM CSL_CITATION {"citationID":"sH4UCoWX","properties":{"formattedCitation":"(Carlson et al. 2008)","plainCitation":"(Carlson et al. 2008)","noteIndex":0},"citationItems":[{"id":26,"uris":["http://zotero.org/users/9972654/items/7HDMI2GH"],"itemData":{"id":26,"type":"article-journal","container-title":"Functional Ecology","DOI":"10.1111/j.1365-2435.2008.01416.x","ISSN":"02698463, 13652435","issue":"4","language":"en","page":"663-673","source":"DOI.org (Crossref)","title":"Seasonal mortality and the effect of body size: a review and an empirical test using individual data on brown trout","title-short":"Seasonal mortality and the effect of body size","volume":"22","author":[{"family":"Carlson","given":"Stephanie M."},{"family":"Olsen","given":"Esben M."},{"family":"Vllestad","given":"L. Asbjrn"}],"issued":{"date-parts":[["2008",8]]}}}],"schema":"https://github.com/citation-style-language/schema/raw/master/csl-citation.json"} </w:instrText>
      </w:r>
      <w:r w:rsidR="008C3061">
        <w:rPr>
          <w:highlight w:val="yellow"/>
        </w:rPr>
        <w:fldChar w:fldCharType="separate"/>
      </w:r>
      <w:r w:rsidR="00C76326" w:rsidRPr="00C76326">
        <w:rPr>
          <w:highlight w:val="yellow"/>
        </w:rPr>
        <w:t>(Carlson et al. 2008)</w:t>
      </w:r>
      <w:r w:rsidR="008C3061">
        <w:rPr>
          <w:highlight w:val="yellow"/>
        </w:rPr>
        <w:fldChar w:fldCharType="end"/>
      </w:r>
      <w:r w:rsidR="007304F1" w:rsidRPr="00B1678B">
        <w:rPr>
          <w:highlight w:val="yellow"/>
        </w:rPr>
        <w:t>, seasonal drought in tropical locations</w:t>
      </w:r>
      <w:r w:rsidR="008C4390">
        <w:rPr>
          <w:highlight w:val="yellow"/>
        </w:rPr>
        <w:t xml:space="preserve"> </w:t>
      </w:r>
      <w:r w:rsidR="008C4390" w:rsidRPr="00C051E4">
        <w:rPr>
          <w:highlight w:val="yellow"/>
        </w:rPr>
        <w:fldChar w:fldCharType="begin"/>
      </w:r>
      <w:r w:rsidR="008C4390" w:rsidRPr="00C051E4">
        <w:rPr>
          <w:highlight w:val="yellow"/>
        </w:rPr>
        <w:instrText xml:space="preserve"> ADDIN ZOTERO_ITEM CSL_CITATION {"citationID":"iu8hBDp4","properties":{"formattedCitation":"(Vi\\uc0\\u241{}als-Domingo et al. 2020)","plainCitation":"(Viñals-Domingo et al. 2020)","noteIndex":0},"citationItems":[{"id":108,"uris":["http://zotero.org/users/9972654/items/QJ3YNEZ9"],"itemData":{"id":108,"type":"article-journal","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four 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container-title":"Mammalian Biology","DOI":"10.1007/s42991-020-00067-1","ISSN":"1616-5047, 1618-1476","issue":"6","journalAbbreviation":"Mamm Biol","language":"en","page":"581-589","source":"DOI.org (Crossref)","title":"Seasonal survival in a non-hibernating Mediterranean garden dormouse population","volume":"100","author":[{"family":"Viñals-Domingo","given":"Adrià"},{"family":"Bertolino","given":"Sandro"},{"family":"López-Iborra","given":"Germán"},{"family":"Gil-Delgado","given":"José Antonio"}],"issued":{"date-parts":[["2020",12]]}}}],"schema":"https://github.com/citation-style-language/schema/raw/master/csl-citation.json"} </w:instrText>
      </w:r>
      <w:r w:rsidR="008C4390" w:rsidRPr="00C051E4">
        <w:rPr>
          <w:highlight w:val="yellow"/>
        </w:rPr>
        <w:fldChar w:fldCharType="separate"/>
      </w:r>
      <w:r w:rsidR="008C4390" w:rsidRPr="00C051E4">
        <w:rPr>
          <w:highlight w:val="yellow"/>
        </w:rPr>
        <w:t>(Viñals-Domingo et al. 2020)</w:t>
      </w:r>
      <w:r w:rsidR="008C4390" w:rsidRPr="00C051E4">
        <w:rPr>
          <w:highlight w:val="yellow"/>
        </w:rPr>
        <w:fldChar w:fldCharType="end"/>
      </w:r>
      <w:r w:rsidR="004864F1" w:rsidRPr="00C051E4">
        <w:rPr>
          <w:highlight w:val="yellow"/>
        </w:rPr>
        <w:t>;</w:t>
      </w:r>
      <w:r w:rsidR="00C24092" w:rsidRPr="00B1678B">
        <w:rPr>
          <w:highlight w:val="yellow"/>
        </w:rPr>
        <w:t xml:space="preserve"> and</w:t>
      </w:r>
      <w:r w:rsidR="004864F1" w:rsidRPr="00B1678B">
        <w:rPr>
          <w:highlight w:val="yellow"/>
        </w:rPr>
        <w:t>,</w:t>
      </w:r>
      <w:r w:rsidR="00C24092" w:rsidRPr="00B1678B">
        <w:rPr>
          <w:highlight w:val="yellow"/>
        </w:rPr>
        <w:t xml:space="preserve"> 2) </w:t>
      </w:r>
      <w:r w:rsidR="00503376" w:rsidRPr="00B1678B">
        <w:rPr>
          <w:highlight w:val="yellow"/>
        </w:rPr>
        <w:t xml:space="preserve">growth </w:t>
      </w:r>
      <w:r w:rsidR="00290BC6" w:rsidRPr="00B1678B">
        <w:rPr>
          <w:highlight w:val="yellow"/>
        </w:rPr>
        <w:t xml:space="preserve">can be </w:t>
      </w:r>
      <w:r w:rsidR="00C24092" w:rsidRPr="00B1678B">
        <w:rPr>
          <w:highlight w:val="yellow"/>
        </w:rPr>
        <w:t xml:space="preserve">a type of defense </w:t>
      </w:r>
      <w:r w:rsidR="00943D86" w:rsidRPr="00B1678B">
        <w:rPr>
          <w:highlight w:val="yellow"/>
        </w:rPr>
        <w:t xml:space="preserve">against stage-specific consumers </w:t>
      </w:r>
      <w:r w:rsidR="00943D86" w:rsidRPr="00B1678B">
        <w:rPr>
          <w:highlight w:val="yellow"/>
        </w:rPr>
        <w:t xml:space="preserve">because </w:t>
      </w:r>
      <w:r w:rsidR="00290BC6" w:rsidRPr="00B1678B">
        <w:rPr>
          <w:highlight w:val="yellow"/>
        </w:rPr>
        <w:t xml:space="preserve">growth </w:t>
      </w:r>
      <w:r w:rsidR="00503376" w:rsidRPr="00B1678B">
        <w:rPr>
          <w:highlight w:val="yellow"/>
        </w:rPr>
        <w:t>determines the amount of time an individual spends in vulnerable size</w:t>
      </w:r>
      <w:r w:rsidR="00DC42E3" w:rsidRPr="00B1678B">
        <w:rPr>
          <w:highlight w:val="yellow"/>
        </w:rPr>
        <w:t>s</w:t>
      </w:r>
      <w:r w:rsidR="00503376" w:rsidRPr="00B1678B">
        <w:rPr>
          <w:highlight w:val="yellow"/>
        </w:rPr>
        <w:t xml:space="preserve"> (Werner and Gilliam 1984, Davidson et al. 2021</w:t>
      </w:r>
      <w:r w:rsidR="00D1657B" w:rsidRPr="00B1678B">
        <w:rPr>
          <w:highlight w:val="yellow"/>
        </w:rPr>
        <w:t>, McCoy et al., 2011</w:t>
      </w:r>
      <w:r w:rsidR="00503376" w:rsidRPr="00B1678B">
        <w:rPr>
          <w:highlight w:val="yellow"/>
        </w:rPr>
        <w:t>)</w:t>
      </w:r>
      <w:r w:rsidR="00DF3DEF" w:rsidRPr="00B1678B">
        <w:rPr>
          <w:highlight w:val="yellow"/>
        </w:rPr>
        <w:t>.</w:t>
      </w:r>
      <w:r w:rsidR="00CA6999" w:rsidRPr="00B1678B">
        <w:rPr>
          <w:highlight w:val="yellow"/>
        </w:rPr>
        <w:t xml:space="preserve">  Growth as a defense against </w:t>
      </w:r>
      <w:r w:rsidR="00EB583D" w:rsidRPr="00B1678B">
        <w:rPr>
          <w:highlight w:val="yellow"/>
        </w:rPr>
        <w:t xml:space="preserve">stage-specific consumers </w:t>
      </w:r>
      <w:r w:rsidR="00E46240" w:rsidRPr="00B1678B">
        <w:rPr>
          <w:highlight w:val="yellow"/>
        </w:rPr>
        <w:t xml:space="preserve">has been shown to be important </w:t>
      </w:r>
      <w:r w:rsidR="00B361AE" w:rsidRPr="00B1678B">
        <w:rPr>
          <w:highlight w:val="yellow"/>
        </w:rPr>
        <w:t>mechanism for populations of</w:t>
      </w:r>
      <w:r w:rsidR="00E46240" w:rsidRPr="00B1678B">
        <w:rPr>
          <w:highlight w:val="yellow"/>
        </w:rPr>
        <w:t xml:space="preserve"> amphibians </w:t>
      </w:r>
      <w:r w:rsidR="00E46240" w:rsidRPr="00B1678B">
        <w:rPr>
          <w:highlight w:val="yellow"/>
        </w:rPr>
        <w:fldChar w:fldCharType="begin"/>
      </w:r>
      <w:r w:rsidR="00E46240" w:rsidRPr="00B1678B">
        <w:rPr>
          <w:highlight w:val="yellow"/>
        </w:rPr>
        <w:instrText xml:space="preserve"> ADDIN ZOTERO_ITEM CSL_CITATION {"citationID":"pbx2Z0QH","properties":{"formattedCitation":"(McCoy et al. 2011)","plainCitation":"(McCoy et al. 2011)","noteIndex":0},"citationItems":[{"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schema":"https://github.com/citation-style-language/schema/raw/master/csl-citation.json"} </w:instrText>
      </w:r>
      <w:r w:rsidR="00E46240" w:rsidRPr="00B1678B">
        <w:rPr>
          <w:highlight w:val="yellow"/>
        </w:rPr>
        <w:fldChar w:fldCharType="separate"/>
      </w:r>
      <w:r w:rsidR="00E46240" w:rsidRPr="00B1678B">
        <w:rPr>
          <w:highlight w:val="yellow"/>
        </w:rPr>
        <w:t>(McCoy et al. 2011)</w:t>
      </w:r>
      <w:r w:rsidR="00E46240" w:rsidRPr="00B1678B">
        <w:rPr>
          <w:highlight w:val="yellow"/>
        </w:rPr>
        <w:fldChar w:fldCharType="end"/>
      </w:r>
      <w:r w:rsidR="00611489" w:rsidRPr="00B1678B">
        <w:rPr>
          <w:highlight w:val="yellow"/>
        </w:rPr>
        <w:t>, fishes</w:t>
      </w:r>
      <w:r w:rsidR="00DF3DEF" w:rsidRPr="00B1678B">
        <w:rPr>
          <w:highlight w:val="yellow"/>
        </w:rPr>
        <w:t xml:space="preserve"> </w:t>
      </w:r>
      <w:r w:rsidR="00B361AE" w:rsidRPr="00B1678B">
        <w:rPr>
          <w:highlight w:val="yellow"/>
        </w:rPr>
        <w:fldChar w:fldCharType="begin"/>
      </w:r>
      <w:r w:rsidR="00B361AE" w:rsidRPr="00B1678B">
        <w:rPr>
          <w:highlight w:val="yellow"/>
        </w:rPr>
        <w:instrText xml:space="preserve"> ADDIN ZOTERO_ITEM CSL_CITATION {"citationID":"Bhv2VIR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361AE" w:rsidRPr="00B1678B">
        <w:rPr>
          <w:highlight w:val="yellow"/>
        </w:rPr>
        <w:fldChar w:fldCharType="separate"/>
      </w:r>
      <w:r w:rsidR="00B361AE" w:rsidRPr="00B1678B">
        <w:rPr>
          <w:highlight w:val="yellow"/>
        </w:rPr>
        <w:t>(Rice et al. 1993)</w:t>
      </w:r>
      <w:r w:rsidR="00B361AE" w:rsidRPr="00B1678B">
        <w:rPr>
          <w:highlight w:val="yellow"/>
        </w:rPr>
        <w:fldChar w:fldCharType="end"/>
      </w:r>
      <w:r w:rsidR="007B033F" w:rsidRPr="00B1678B">
        <w:rPr>
          <w:highlight w:val="yellow"/>
        </w:rPr>
        <w:t>,</w:t>
      </w:r>
      <w:r w:rsidR="00136BA6" w:rsidRPr="00B1678B">
        <w:rPr>
          <w:highlight w:val="yellow"/>
        </w:rPr>
        <w:t xml:space="preserve"> terrestrial plants </w:t>
      </w:r>
      <w:r w:rsidR="00136BA6" w:rsidRPr="00B1678B">
        <w:rPr>
          <w:highlight w:val="yellow"/>
        </w:rPr>
        <w:fldChar w:fldCharType="begin"/>
      </w:r>
      <w:r w:rsidR="00136BA6" w:rsidRPr="00B1678B">
        <w:rPr>
          <w:highlight w:val="yellow"/>
        </w:rPr>
        <w:instrText xml:space="preserve"> ADDIN ZOTERO_ITEM CSL_CITATION {"citationID":"Tbk5EkC2","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136BA6" w:rsidRPr="00B1678B">
        <w:rPr>
          <w:highlight w:val="yellow"/>
        </w:rPr>
        <w:fldChar w:fldCharType="separate"/>
      </w:r>
      <w:r w:rsidR="00136BA6" w:rsidRPr="00B1678B">
        <w:rPr>
          <w:highlight w:val="yellow"/>
        </w:rPr>
        <w:t>(Brice et al. 2024)</w:t>
      </w:r>
      <w:r w:rsidR="00136BA6" w:rsidRPr="00B1678B">
        <w:rPr>
          <w:highlight w:val="yellow"/>
        </w:rPr>
        <w:fldChar w:fldCharType="end"/>
      </w:r>
      <w:r w:rsidR="00251E5E" w:rsidRPr="00B1678B">
        <w:rPr>
          <w:highlight w:val="yellow"/>
        </w:rPr>
        <w:t xml:space="preserve">, </w:t>
      </w:r>
      <w:r w:rsidR="00D567CB" w:rsidRPr="00B1678B">
        <w:rPr>
          <w:highlight w:val="yellow"/>
        </w:rPr>
        <w:t xml:space="preserve">as well as terrestrial and aquatic invertebrates </w:t>
      </w:r>
      <w:r w:rsidR="00D567CB" w:rsidRPr="00B1678B">
        <w:rPr>
          <w:highlight w:val="yellow"/>
        </w:rPr>
        <w:fldChar w:fldCharType="begin"/>
      </w:r>
      <w:r w:rsidR="00D567CB" w:rsidRPr="00B1678B">
        <w:rPr>
          <w:highlight w:val="yellow"/>
        </w:rPr>
        <w:instrText xml:space="preserve"> ADDIN ZOTERO_ITEM CSL_CITATION {"citationID":"lsrJNkz9","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D567CB" w:rsidRPr="00B1678B">
        <w:rPr>
          <w:highlight w:val="yellow"/>
        </w:rPr>
        <w:fldChar w:fldCharType="separate"/>
      </w:r>
      <w:r w:rsidR="00D567CB" w:rsidRPr="00B1678B">
        <w:rPr>
          <w:highlight w:val="yellow"/>
        </w:rPr>
        <w:t>(Pepi et al. 2018, Davidson et al. 2021)</w:t>
      </w:r>
      <w:r w:rsidR="00D567CB" w:rsidRPr="00B1678B">
        <w:rPr>
          <w:highlight w:val="yellow"/>
        </w:rPr>
        <w:fldChar w:fldCharType="end"/>
      </w:r>
      <w:r w:rsidR="00B1678B" w:rsidRPr="00B1678B">
        <w:rPr>
          <w:highlight w:val="yellow"/>
        </w:rPr>
        <w:t>.</w:t>
      </w:r>
      <w:r w:rsidR="00B1678B">
        <w:t xml:space="preserve"> But, r</w:t>
      </w:r>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size-structure, and juvenile bottlenecks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w:t>
      </w:r>
      <w:r w:rsidR="002820A1">
        <w:t xml:space="preserve">More </w:t>
      </w:r>
      <w:r w:rsidR="00F765C6">
        <w:t xml:space="preserve">recently </w:t>
      </w:r>
      <w:r w:rsidR="002820A1">
        <w:t xml:space="preserve">studies of the </w:t>
      </w:r>
      <w:r w:rsidR="002820A1">
        <w:lastRenderedPageBreak/>
        <w:t>interaction have</w:t>
      </w:r>
      <w:r w:rsidR="00C11925">
        <w:t xml:space="preserve">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xml:space="preserve">, </w:t>
      </w:r>
      <w:r w:rsidR="002820A1">
        <w:t xml:space="preserve">but </w:t>
      </w:r>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recruitment-</w:t>
      </w:r>
      <w:r w:rsidR="00BB5D9B">
        <w:fldChar w:fldCharType="begin"/>
      </w:r>
      <w:r w:rsidR="00E46240">
        <w:instrText xml:space="preserve"> ADDIN ZOTERO_ITEM CSL_CITATION {"citationID":"zo1arJTZ","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E46240">
        <w:instrText xml:space="preserve"> ADDIN ZOTERO_ITEM CSL_CITATION {"citationID":"DUi4nEzN","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w:t>
      </w:r>
      <w:r w:rsidR="002820A1">
        <w:t xml:space="preserve"> the combinations of measured</w:t>
      </w:r>
      <w:r w:rsidR="000636AE">
        <w:t xml:space="preserve"> field demographic rates </w:t>
      </w:r>
      <w:r w:rsidR="009C1A0B">
        <w:t>on population growth.</w:t>
      </w:r>
    </w:p>
    <w:p w14:paraId="2BF39812" w14:textId="0AA7A337" w:rsidR="00AE156C" w:rsidRDefault="00AE156C" w:rsidP="00841682">
      <w:pPr>
        <w:pStyle w:val="NATESTYLE1CommonCollege"/>
        <w:ind w:firstLine="720"/>
      </w:pPr>
      <w:r>
        <w:t>Size-indexed demographic models track size at age, combin</w:t>
      </w:r>
      <w:r w:rsidR="00DD0CBB">
        <w:t>ing</w:t>
      </w:r>
      <w:r>
        <w:t xml:space="preserve"> growth (i.e., developmental) rates and </w:t>
      </w:r>
      <w:r w:rsidR="00DD0CBB">
        <w:t>per</w:t>
      </w:r>
      <w:r w:rsidR="0053650C">
        <w:t>-</w:t>
      </w:r>
      <w:r w:rsidR="00DD0CBB">
        <w:t xml:space="preserve">capita </w:t>
      </w:r>
      <w:r>
        <w:t xml:space="preserve">survival </w:t>
      </w:r>
      <w:r w:rsidR="00DD0CBB">
        <w:t>rates</w:t>
      </w:r>
      <w:r w:rsidR="002820A1">
        <w:t xml:space="preserve"> to</w:t>
      </w:r>
      <w:r>
        <w:t xml:space="preserve"> make population growth projections</w:t>
      </w:r>
      <w:r w:rsidR="002820A1">
        <w:t>. Such models can also be used to</w:t>
      </w:r>
      <w:r>
        <w:t xml:space="preserve"> identify </w:t>
      </w:r>
      <w:r w:rsidR="00496E32">
        <w:t xml:space="preserve">the demographic parameter space </w:t>
      </w:r>
      <w:r>
        <w:t>making population growth negative, zero, or positive</w:t>
      </w:r>
      <w:r w:rsidR="009A1A2A">
        <w:t xml:space="preserve"> </w:t>
      </w:r>
      <w:r w:rsidR="002820A1">
        <w:t>and w</w:t>
      </w:r>
      <w:r w:rsidR="00DD0CBB">
        <w:t xml:space="preserve">e suggest </w:t>
      </w:r>
      <w:r w:rsidR="002820A1">
        <w:t xml:space="preserve">the </w:t>
      </w:r>
      <w:r w:rsidR="00F71E31">
        <w:t>parameter combinations can be profitably</w:t>
      </w:r>
      <w:r w:rsidR="00726039">
        <w:t xml:space="preserve"> </w:t>
      </w:r>
      <w:r w:rsidR="00DD0CBB">
        <w:t xml:space="preserve">illustrated with </w:t>
      </w:r>
      <w:r w:rsidR="00496E32" w:rsidRPr="00223699">
        <w:t>zero</w:t>
      </w:r>
      <w:r w:rsidR="002820A1">
        <w:t xml:space="preserve"> </w:t>
      </w:r>
      <w:r w:rsidR="00496E32" w:rsidRPr="00223699">
        <w:t>population growth isoclines</w:t>
      </w:r>
      <w:r w:rsidR="00496E32">
        <w:t xml:space="preserve">. </w:t>
      </w:r>
      <w:r>
        <w:t>Zero</w:t>
      </w:r>
      <w:r w:rsidR="002820A1">
        <w:t xml:space="preserve"> </w:t>
      </w:r>
      <w:r>
        <w:t xml:space="preserve">population growth isoclines have typically been used </w:t>
      </w:r>
      <w:r w:rsidR="00E14BBC">
        <w:t>theoretically</w:t>
      </w:r>
      <w:r>
        <w:t xml:space="preserve"> to predict population dynamics and</w:t>
      </w:r>
      <w:r w:rsidR="00513314">
        <w:t>/or</w:t>
      </w:r>
      <w:r w:rsidR="002905F9">
        <w:t xml:space="preserve"> </w:t>
      </w:r>
      <w:r>
        <w:t xml:space="preserve">coexistence outcomes for interacting species </w:t>
      </w:r>
      <w:r w:rsidR="00E14BBC">
        <w:t>under variable parameter value</w:t>
      </w:r>
      <w:r w:rsidR="00FB6313">
        <w:t>s</w:t>
      </w:r>
      <w:r w:rsidR="00E14BBC">
        <w:t xml:space="preserve"> and assumptions</w:t>
      </w:r>
      <w:r>
        <w:t xml:space="preserve"> </w:t>
      </w:r>
      <w:r w:rsidR="005D45B8">
        <w:t xml:space="preserve">about the interactions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but zero</w:t>
      </w:r>
      <w:r w:rsidR="002820A1">
        <w:t>-</w:t>
      </w:r>
      <w:r>
        <w:t xml:space="preserve">growth isoclines </w:t>
      </w:r>
      <w:r w:rsidR="005D45B8">
        <w:t>could</w:t>
      </w:r>
      <w:r w:rsidR="00797081">
        <w:t xml:space="preserve"> also be derived from demographic population models to identify parameter combinations producing zero population growth</w:t>
      </w:r>
      <w:r>
        <w:t xml:space="preserve">.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w:t>
      </w:r>
      <w:r w:rsidR="00726039">
        <w:t xml:space="preserve"> </w:t>
      </w:r>
      <w:r w:rsidRPr="00435AB7">
        <w:t>measured parameters could then be compared to the isocline to identify natural spatial or temporal variation influencing recruitment or population growth.</w:t>
      </w:r>
      <w:r>
        <w:t xml:space="preserve">  </w:t>
      </w:r>
      <w:r w:rsidR="00CD6DCE">
        <w:t>Here we</w:t>
      </w:r>
      <w:r w:rsidR="00BE0AB4" w:rsidRPr="00E90555">
        <w:t xml:space="preserve"> </w:t>
      </w:r>
      <w:r w:rsidR="002905F9" w:rsidRPr="00E90555">
        <w:t>describe</w:t>
      </w:r>
      <w:r w:rsidR="00BE0AB4" w:rsidRPr="00E90555">
        <w:t xml:space="preserve"> examples from marine, terrestrial, and </w:t>
      </w:r>
      <w:r w:rsidR="00BE0AB4" w:rsidRPr="00E90555">
        <w:lastRenderedPageBreak/>
        <w:t xml:space="preserve">freshwater </w:t>
      </w:r>
      <w:r w:rsidR="00726039">
        <w:t>eco</w:t>
      </w:r>
      <w:r w:rsidR="00BE0AB4" w:rsidRPr="00E90555">
        <w:t>systems that c</w:t>
      </w:r>
      <w:r w:rsidR="00726039">
        <w:t>an</w:t>
      </w:r>
      <w:r w:rsidR="00BE0AB4" w:rsidRPr="00E90555">
        <w:t xml:space="preserve"> </w:t>
      </w:r>
      <w:r w:rsidR="00F4682B" w:rsidRPr="00E90555">
        <w:t>be conceptualized using</w:t>
      </w:r>
      <w:r w:rsidR="00BE0AB4" w:rsidRPr="00E90555">
        <w:t xml:space="preserve"> </w:t>
      </w:r>
      <w:r w:rsidR="00F4682B" w:rsidRPr="00E90555">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w:t>
      </w:r>
      <w:r w:rsidR="00D90DBE">
        <w:t>an isocline</w:t>
      </w:r>
      <w:r w:rsidR="00CD6DCE">
        <w:t xml:space="preserve"> with </w:t>
      </w:r>
      <w:r w:rsidR="00BE0AB4" w:rsidRPr="00E90555">
        <w:t>a case study of a freshwater gastropod of conservation concern.</w:t>
      </w:r>
      <w:r w:rsidR="00C22523">
        <w:t xml:space="preserve"> </w:t>
      </w:r>
    </w:p>
    <w:p w14:paraId="4BD230EE" w14:textId="79B708BE" w:rsidR="00D1255F" w:rsidRDefault="00C16D61" w:rsidP="00DE0421">
      <w:pPr>
        <w:pStyle w:val="NATESTYLE1CommonCollege"/>
        <w:ind w:firstLine="720"/>
      </w:pPr>
      <w:r w:rsidRPr="009D70E6">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w:t>
      </w:r>
      <w:r w:rsidR="00726039">
        <w:t>identifying</w:t>
      </w:r>
      <w:r w:rsidR="00726039" w:rsidRPr="009D70E6">
        <w:t xml:space="preserve"> </w:t>
      </w:r>
      <w:r w:rsidR="00B163C7" w:rsidRPr="009D70E6">
        <w:t>specific combinations of</w:t>
      </w:r>
      <w:r w:rsidR="003B058A">
        <w:t xml:space="preserve"> </w:t>
      </w:r>
      <w:r w:rsidR="00237AB4">
        <w:t xml:space="preserve">individual </w:t>
      </w:r>
      <w:r w:rsidR="004C19AB" w:rsidRPr="009D70E6">
        <w:t xml:space="preserve">survival </w:t>
      </w:r>
      <w:r w:rsidR="00421FDC" w:rsidRPr="009D70E6">
        <w:t>and growth</w:t>
      </w:r>
      <w:r w:rsidR="00BD2AE8" w:rsidRPr="009D70E6">
        <w:t xml:space="preserve"> rates</w:t>
      </w:r>
      <w:r w:rsidR="000A1017">
        <w:t xml:space="preserve"> of a sensitive stage</w:t>
      </w:r>
      <w:r w:rsidR="003E54E0">
        <w:t xml:space="preserve"> (hereafter “juvenile”)</w:t>
      </w:r>
      <w:r w:rsidR="00681C7E" w:rsidRPr="009D70E6">
        <w:t xml:space="preserve"> </w:t>
      </w:r>
      <w:r w:rsidR="00B163C7" w:rsidRPr="009D70E6">
        <w:t xml:space="preserve">that produce populations at </w:t>
      </w:r>
      <w:r w:rsidR="00726039">
        <w:t xml:space="preserve">dynamic </w:t>
      </w:r>
      <w:r w:rsidR="00B163C7" w:rsidRPr="009D70E6">
        <w:t>equilibrium (λ = 1</w:t>
      </w:r>
      <w:r w:rsidR="005B342F" w:rsidRPr="009D70E6">
        <w:t>) and</w:t>
      </w:r>
      <w:r w:rsidR="00726039" w:rsidRPr="009D70E6">
        <w:t xml:space="preserve"> </w:t>
      </w:r>
      <w:r w:rsidR="00B163C7" w:rsidRPr="009D70E6">
        <w:t>plotting the</w:t>
      </w:r>
      <w:r w:rsidR="0088341C">
        <w:t xml:space="preserve"> rate</w:t>
      </w:r>
      <w:r w:rsidR="00B163C7" w:rsidRPr="009D70E6">
        <w:t xml:space="preserv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 xml:space="preserve">. </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r w:rsidR="00BA6FCC">
        <w:t>. In contrast to individual survival,</w:t>
      </w:r>
      <w:r w:rsidR="00BE1D3F" w:rsidRPr="00BE1D3F">
        <w:t xml:space="preserve"> </w:t>
      </w:r>
      <w:r w:rsidR="00BE1D3F">
        <w:t>cohort survival is the product of the individual survival rate and</w:t>
      </w:r>
      <w:r w:rsidR="004A6FE4">
        <w:t xml:space="preserve"> growth rate which sets t</w:t>
      </w:r>
      <w:r w:rsidR="00BE1D3F">
        <w:t>he time spent in the vulnerable juvenile stage</w:t>
      </w:r>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w:t>
      </w:r>
      <w:r w:rsidR="0088341C">
        <w:t>ity</w:t>
      </w:r>
      <w:r w:rsidR="00681C7E" w:rsidRPr="009D70E6">
        <w:t>)</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xml:space="preserve">, but </w:t>
      </w:r>
      <w:r w:rsidR="0088341C">
        <w:t>the</w:t>
      </w:r>
      <w:r w:rsidR="00421FDC">
        <w:t xml:space="preserve"> negative slope indicates that populations </w:t>
      </w:r>
      <w:r w:rsidR="004B50F5">
        <w:t>in places</w:t>
      </w:r>
      <w:r w:rsidR="0057596B">
        <w:t xml:space="preserve"> or </w:t>
      </w:r>
      <w:r w:rsidR="004B50F5">
        <w:t>times</w:t>
      </w:r>
      <w:r w:rsidR="00421FDC">
        <w:t xml:space="preserve"> with</w:t>
      </w:r>
      <w:r w:rsidR="005E612F">
        <w:t xml:space="preserve"> </w:t>
      </w:r>
      <w:r w:rsidR="0041377D">
        <w:t>fast</w:t>
      </w:r>
      <w:r w:rsidR="005E612F">
        <w:t>er</w:t>
      </w:r>
      <w:r w:rsidR="00BC5258">
        <w:t xml:space="preserve"> </w:t>
      </w:r>
      <w:r w:rsidR="0088341C">
        <w:t xml:space="preserve">individual </w:t>
      </w:r>
      <w:r w:rsidR="005E612F">
        <w:t xml:space="preserve">growth rates can </w:t>
      </w:r>
      <w:r w:rsidR="00E452B4">
        <w:t xml:space="preserve">persist </w:t>
      </w:r>
      <w:r w:rsidR="00B604DD">
        <w:t>or increase</w:t>
      </w:r>
      <w:r w:rsidR="00E452B4">
        <w:t xml:space="preserve"> with higher rates of daily </w:t>
      </w:r>
      <w:r w:rsidR="008B3629">
        <w:t>mortality (lower survival)</w:t>
      </w:r>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r w:rsidR="007650C5">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 xml:space="preserve">If most of the </w:t>
      </w:r>
      <w:r w:rsidR="000D2D50">
        <w:t xml:space="preserve">variation in </w:t>
      </w:r>
      <w:r w:rsidR="002B51CF">
        <w:t>per capita survival</w:t>
      </w:r>
      <w:r w:rsidR="00A375E3">
        <w:t xml:space="preserve"> can be attributed to stage</w:t>
      </w:r>
      <w:r w:rsidR="00C17748">
        <w:t>-</w:t>
      </w:r>
      <w:r w:rsidR="00A375E3">
        <w:t xml:space="preserve">specific </w:t>
      </w:r>
      <w:r w:rsidR="00D51590">
        <w:t>consumers</w:t>
      </w:r>
      <w:r w:rsidR="00A375E3">
        <w:t xml:space="preserve"> (Werner and Gilliam 1984) then the </w:t>
      </w:r>
      <w:r w:rsidR="000D2D50">
        <w:t xml:space="preserve">rate </w:t>
      </w:r>
      <w:r w:rsidR="00471A26">
        <w:t>location</w:t>
      </w:r>
      <w:r w:rsidR="000D2D50">
        <w:t>s</w:t>
      </w:r>
      <w:r w:rsidR="00471A26">
        <w:t xml:space="preserve"> in demographic state </w:t>
      </w:r>
      <w:r w:rsidR="00CE28CA">
        <w:t>space</w:t>
      </w:r>
      <w:r w:rsidR="00471A26">
        <w:t xml:space="preserve"> also </w:t>
      </w:r>
      <w:r w:rsidR="0048268C">
        <w:t>indicates</w:t>
      </w:r>
      <w:r w:rsidR="00471A26">
        <w:t xml:space="preserve"> the degree of consumer control on the population</w:t>
      </w:r>
      <w:r w:rsidR="00F0207B">
        <w:t xml:space="preserve"> and </w:t>
      </w:r>
      <w:r w:rsidR="00233F65">
        <w:t>environmental mediation of such top-down control (Figure 1B-D)</w:t>
      </w:r>
      <w:r w:rsidR="00471A26">
        <w:t>.</w:t>
      </w:r>
      <w:r w:rsidR="00603A5C">
        <w:t xml:space="preserve"> </w:t>
      </w:r>
    </w:p>
    <w:p w14:paraId="7B27E58F" w14:textId="389E2039" w:rsidR="000015EE" w:rsidRDefault="00421FDC" w:rsidP="00DE0421">
      <w:pPr>
        <w:pStyle w:val="NATESTYLE1CommonCollege"/>
        <w:ind w:firstLine="720"/>
      </w:pPr>
      <w:r>
        <w:t xml:space="preserve">The </w:t>
      </w:r>
      <w:r w:rsidR="009C5C44">
        <w:t xml:space="preserve">general </w:t>
      </w:r>
      <w:r w:rsidR="00F0207B">
        <w:t xml:space="preserve">utility </w:t>
      </w:r>
      <w:r w:rsidR="009C5C44">
        <w:t>of this isocline approach</w:t>
      </w:r>
      <w:r w:rsidR="000015EE">
        <w:t xml:space="preserve"> </w:t>
      </w:r>
      <w:r w:rsidR="009C5C44">
        <w:t xml:space="preserve">can be </w:t>
      </w:r>
      <w:r w:rsidR="006665EF">
        <w:t>demonstrated using</w:t>
      </w:r>
      <w:r w:rsidR="009C5C44">
        <w:t xml:space="preserve"> several species of conservation</w:t>
      </w:r>
      <w:r w:rsidR="00B14C32">
        <w:t xml:space="preserve"> concern</w:t>
      </w:r>
      <w:r w:rsidR="009C5C44">
        <w:t xml:space="preserve"> that span terrestrial, marine, and freshwater </w:t>
      </w:r>
      <w:r w:rsidR="008A402E">
        <w:t>ecosystems</w:t>
      </w:r>
      <w:r w:rsidR="009C5C44">
        <w:t>.</w:t>
      </w:r>
      <w:r w:rsidR="006665EF">
        <w:t xml:space="preserve"> </w:t>
      </w:r>
      <w:r w:rsidR="004A6400">
        <w:t>For these examples the specific isocline</w:t>
      </w:r>
      <w:r w:rsidR="00233F65">
        <w:t>s</w:t>
      </w:r>
      <w:r w:rsidR="004A6400">
        <w:t xml:space="preserve"> are </w:t>
      </w:r>
      <w:r w:rsidR="00233F65">
        <w:t>not known but</w:t>
      </w:r>
      <w:r w:rsidR="00717626">
        <w:t xml:space="preserve"> details of the recruitment or population growth are described in relevant ways to make the approach appropriate. </w:t>
      </w:r>
      <w:r w:rsidR="004A6400">
        <w:t xml:space="preserve"> </w:t>
      </w:r>
      <w:r w:rsidR="00717626">
        <w:t xml:space="preserve">In all three cases </w:t>
      </w:r>
      <w:r w:rsidR="0067155B">
        <w:t xml:space="preserve">demographic </w:t>
      </w:r>
      <w:r w:rsidR="004C14D4">
        <w:t xml:space="preserve">parameters </w:t>
      </w:r>
      <w:r w:rsidR="004A6400">
        <w:t>relate</w:t>
      </w:r>
      <w:r w:rsidR="00717626">
        <w:t>d</w:t>
      </w:r>
      <w:r w:rsidR="004A6400">
        <w:t xml:space="preserve"> to</w:t>
      </w:r>
      <w:r w:rsidR="002417D4">
        <w:t xml:space="preserve"> </w:t>
      </w:r>
      <w:r w:rsidR="004A6400">
        <w:t>environmental</w:t>
      </w:r>
      <w:r w:rsidR="00E2759E">
        <w:t xml:space="preserve"> </w:t>
      </w:r>
      <w:r w:rsidR="002417D4">
        <w:t>gradient</w:t>
      </w:r>
      <w:r w:rsidR="004C14D4">
        <w:t>s</w:t>
      </w:r>
      <w:r w:rsidR="004A6400">
        <w:t xml:space="preserve"> </w:t>
      </w:r>
      <w:r w:rsidR="00C36F86">
        <w:t>have been</w:t>
      </w:r>
      <w:r w:rsidR="004A6400">
        <w:t xml:space="preserve"> </w:t>
      </w:r>
      <w:r w:rsidR="002417D4">
        <w:t>studied</w:t>
      </w:r>
      <w:r w:rsidR="004A6400">
        <w:t xml:space="preserve"> and the qualitative predictions </w:t>
      </w:r>
      <w:r w:rsidR="004A6400">
        <w:lastRenderedPageBreak/>
        <w:t xml:space="preserve">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w:t>
      </w:r>
      <w:r w:rsidR="00717626">
        <w:t xml:space="preserve">describing </w:t>
      </w:r>
      <w:r w:rsidR="00A03493">
        <w:t xml:space="preserve">these </w:t>
      </w:r>
      <w:r w:rsidR="009D1DFF">
        <w:t xml:space="preserve">three </w:t>
      </w:r>
      <w:r w:rsidR="00A03493">
        <w:t>examples from</w:t>
      </w:r>
      <w:r w:rsidR="009D1DFF">
        <w:t xml:space="preserve"> published literature </w:t>
      </w:r>
      <w:r w:rsidR="00A03493">
        <w:t xml:space="preserve">under the same framework we do not </w:t>
      </w:r>
      <w:r w:rsidR="00C36F86">
        <w:t xml:space="preserve">intend </w:t>
      </w:r>
      <w:r w:rsidR="00A03493">
        <w:t>to over-simplify the ecological details of recruitment</w:t>
      </w:r>
      <w:r w:rsidR="00112270">
        <w:t>,</w:t>
      </w:r>
      <w:r w:rsidR="00A03493">
        <w:t xml:space="preserve"> but rather </w:t>
      </w:r>
      <w:r w:rsidR="00112270">
        <w:t xml:space="preserve">to </w:t>
      </w:r>
      <w:r w:rsidR="00A03493">
        <w:t>conceptually illustrate the similar issue of the demographic rate combination</w:t>
      </w:r>
      <w:r w:rsidR="00717626">
        <w:t>s</w:t>
      </w:r>
      <w:r w:rsidR="00A03493">
        <w:t xml:space="preserve"> that can help population biologists, whether involved in conservation, resource or pest management, assess the potential for population growth using a model and field</w:t>
      </w:r>
      <w:r w:rsidR="00C36F86">
        <w:t>-</w:t>
      </w:r>
      <w:r w:rsidR="00A03493">
        <w:t xml:space="preserve">measured rates.  </w:t>
      </w:r>
    </w:p>
    <w:p w14:paraId="5390B205" w14:textId="124CF2A7"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Aedes atropalpus</w:t>
      </w:r>
      <w:r w:rsidR="00C15302">
        <w:t>)</w:t>
      </w:r>
      <w:r w:rsidR="00DF4D1D">
        <w:t xml:space="preserve"> and </w:t>
      </w:r>
      <w:r w:rsidR="000015EE">
        <w:t>their survival with dragonfly (</w:t>
      </w:r>
      <w:r w:rsidR="000015EE" w:rsidRPr="00DF4D1D">
        <w:rPr>
          <w:i/>
          <w:iCs/>
        </w:rPr>
        <w:t>Pantala</w:t>
      </w:r>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he net 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FE2ED0">
        <w:t xml:space="preserve"> with warmer temperatures</w:t>
      </w:r>
      <w:r w:rsidR="00B26FD9">
        <w:t xml:space="preserve"> </w:t>
      </w:r>
      <w:r w:rsidR="00FE2ED0">
        <w:t>shortened the time spent in the larval stage even further so that</w:t>
      </w:r>
      <w:r w:rsidR="002937EE">
        <w:t xml:space="preserve">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w:t>
      </w:r>
      <w:r w:rsidR="005B4FDD">
        <w:t xml:space="preserve"> in the same manner</w:t>
      </w:r>
      <w:r w:rsidR="00A60B58">
        <w:t>,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4ECBF0B1"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r w:rsidR="0077234A" w:rsidRPr="0077234A">
        <w:rPr>
          <w:i/>
          <w:iCs/>
        </w:rPr>
        <w:t>Canus lupis</w:t>
      </w:r>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t>was</w:t>
      </w:r>
      <w:r w:rsidR="0077234A">
        <w:t xml:space="preserve"> </w:t>
      </w:r>
      <w:r w:rsidR="0077234A">
        <w:lastRenderedPageBreak/>
        <w:t xml:space="preserve">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w:t>
      </w:r>
      <w:r w:rsidR="009437EA">
        <w:t>widespread recruitment failure</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w:t>
      </w:r>
      <w:r w:rsidR="0048466C">
        <w:t xml:space="preserve">rates </w:t>
      </w:r>
      <w:r w:rsidR="002944AB">
        <w:t xml:space="preserve">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confirm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6B866D19"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9664A">
        <w:t xml:space="preserve"> </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t>but</w:t>
      </w:r>
      <w:r w:rsidR="00B24EB8">
        <w:t xml:space="preserve"> high salinity can</w:t>
      </w:r>
      <w:r w:rsidR="00590D90">
        <w:t xml:space="preserve"> </w:t>
      </w:r>
      <w:r w:rsidR="005F0868">
        <w:t>also encourage</w:t>
      </w:r>
      <w:r w:rsidR="00112270">
        <w:t xml:space="preserve"> </w:t>
      </w:r>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4CE85A34" w:rsidR="00673700" w:rsidRPr="002A77AA" w:rsidRDefault="00FB59D8" w:rsidP="00656BF2">
      <w:pPr>
        <w:pStyle w:val="NATESTYLE1CommonCollege"/>
        <w:ind w:firstLine="720"/>
        <w:rPr>
          <w:rStyle w:val="eop"/>
        </w:rPr>
      </w:pPr>
      <w:r w:rsidRPr="00FB59D8">
        <w:lastRenderedPageBreak/>
        <w:t xml:space="preserve"> </w:t>
      </w:r>
      <w:r>
        <w:t>While the specific slopes of the isoclines for these examples from freshwater, marine and terrestrial ecosystems are unknown, the qualitative description of the isocline should be generalizable to any species with high mortality</w:t>
      </w:r>
      <w:r w:rsidR="00855A8F">
        <w:t xml:space="preserve"> from</w:t>
      </w:r>
      <w:r>
        <w:t xml:space="preserve"> stage- or size-dependent predators (e.g., plants, vertebrates, invertebrates) and we</w:t>
      </w:r>
      <w:r w:rsidR="004C2D31">
        <w:t xml:space="preserve"> </w:t>
      </w:r>
      <w:r w:rsidR="007A291D">
        <w:t>examined</w:t>
      </w:r>
      <w:r w:rsidR="0064034E">
        <w:t xml:space="preserve"> the Florida Apple Snail (</w:t>
      </w:r>
      <w:r w:rsidR="0064034E" w:rsidRPr="006C7E08">
        <w:rPr>
          <w:i/>
          <w:iCs/>
        </w:rPr>
        <w:t>Pomacea paludosa</w:t>
      </w:r>
      <w:r w:rsidR="0064034E">
        <w:rPr>
          <w:i/>
          <w:iCs/>
        </w:rPr>
        <w:t xml:space="preserve">; </w:t>
      </w:r>
      <w:r w:rsidR="0064034E">
        <w:t>hereafter FAS)</w:t>
      </w:r>
      <w:r w:rsidR="005F075A">
        <w:t>,</w:t>
      </w:r>
      <w:r w:rsidR="007A291D">
        <w:t xml:space="preserve"> as a case </w:t>
      </w:r>
      <w:r w:rsidR="004C2D31">
        <w:t>study to</w:t>
      </w:r>
      <w:r w:rsidR="005F075A">
        <w:t xml:space="preserve"> demonstrate</w:t>
      </w:r>
      <w:r w:rsidR="0033376C">
        <w:t xml:space="preserve"> the utility of a </w:t>
      </w:r>
      <w:r w:rsidR="00CE23C8">
        <w:t>demograph</w:t>
      </w:r>
      <w:r w:rsidR="005F075A">
        <w:t>ic</w:t>
      </w:r>
      <w:r w:rsidR="00345DFB">
        <w:t>-</w:t>
      </w:r>
      <w:r w:rsidR="00CE23C8">
        <w:t>based zero population growth isocline</w:t>
      </w:r>
      <w:r w:rsidR="00D72079">
        <w:t>s</w:t>
      </w:r>
      <w:r w:rsidR="00CE23C8">
        <w:t xml:space="preserve">. </w:t>
      </w:r>
      <w:r w:rsidR="003F1A2D">
        <w:t>The FAS is an annual gastropod of conservation concern</w:t>
      </w:r>
      <w:r w:rsidR="002C335D">
        <w:t>,</w:t>
      </w:r>
      <w:r w:rsidR="003F1A2D">
        <w:t xml:space="preserve"> </w:t>
      </w:r>
      <w:r w:rsidR="002C335D">
        <w:t>and 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r w:rsidR="002C335D">
        <w:t xml:space="preserve"> (λ</w:t>
      </w:r>
      <w:r w:rsidR="00FD33D5">
        <w:t xml:space="preserve"> </w:t>
      </w:r>
      <w:r w:rsidR="002C335D">
        <w:t>=</w:t>
      </w:r>
      <w:r w:rsidR="00FD33D5">
        <w:t xml:space="preserve"> </w:t>
      </w:r>
      <w:r w:rsidR="002C335D">
        <w:t>1)</w:t>
      </w:r>
      <w:r w:rsidR="00673700">
        <w:t>, growth</w:t>
      </w:r>
      <w:r w:rsidR="002C335D">
        <w:t xml:space="preserve"> (λ</w:t>
      </w:r>
      <w:r w:rsidR="00FD33D5">
        <w:t xml:space="preserve"> </w:t>
      </w:r>
      <w:r w:rsidR="002C335D">
        <w:t>&gt;</w:t>
      </w:r>
      <w:r w:rsidR="00FD33D5">
        <w:t xml:space="preserve"> </w:t>
      </w:r>
      <w:r w:rsidR="002C335D">
        <w:t>1)</w:t>
      </w:r>
      <w:r w:rsidR="00673700">
        <w:t>, or decline</w:t>
      </w:r>
      <w:r w:rsidR="002C335D">
        <w:t xml:space="preserve"> (λ</w:t>
      </w:r>
      <w:r w:rsidR="00FD33D5">
        <w:t xml:space="preserve"> </w:t>
      </w:r>
      <w:r w:rsidR="002C335D">
        <w:t>&lt;</w:t>
      </w:r>
      <w:r w:rsidR="00FD33D5">
        <w:t xml:space="preserve"> </w:t>
      </w:r>
      <w:r w:rsidR="002C335D">
        <w:t>1)</w:t>
      </w:r>
      <w:r w:rsidR="00673700">
        <w:t xml:space="preserve">. We then quantified size- and season-dependent </w:t>
      </w:r>
      <w:r w:rsidR="002C335D">
        <w:t xml:space="preserve">daily </w:t>
      </w:r>
      <w:r w:rsidR="00673700">
        <w:t xml:space="preserve">survival </w:t>
      </w:r>
      <w:r w:rsidR="002C335D">
        <w:t xml:space="preserve">rates </w:t>
      </w:r>
      <w:r w:rsidR="00673700">
        <w:t xml:space="preserve">and growth </w:t>
      </w:r>
      <w:r w:rsidR="002C335D">
        <w:t xml:space="preserve">rates </w:t>
      </w:r>
      <w:r w:rsidR="00673700">
        <w:t>in the field to 1) test for size-dependent survival and 2)</w:t>
      </w:r>
      <w:r w:rsidR="00D15375">
        <w:t xml:space="preserve"> interpret</w:t>
      </w:r>
      <w:r w:rsidR="00673700">
        <w:t xml:space="preserve"> the </w:t>
      </w:r>
      <w:r w:rsidR="00FD33D5">
        <w:t>combined</w:t>
      </w:r>
      <w:r w:rsidR="00673700">
        <w:t xml:space="preserve"> effects that </w:t>
      </w:r>
      <w:r w:rsidR="00D15375">
        <w:t xml:space="preserve">juvenile </w:t>
      </w:r>
      <w:r w:rsidR="00673700">
        <w:t xml:space="preserve">growth and survival have on </w:t>
      </w:r>
      <w:r w:rsidR="004257F1">
        <w:t>pre</w:t>
      </w:r>
      <w:r w:rsidR="005469A3">
        <w:t xml:space="preserve">dicted </w:t>
      </w:r>
      <w:r w:rsidR="00673700">
        <w:t>population growth during the annual 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 xml:space="preserve">Sklar et </w:t>
      </w:r>
      <w:r w:rsidR="00AE4C6E" w:rsidRPr="00AE4C6E">
        <w:lastRenderedPageBreak/>
        <w:t>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Cladium 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4D067241"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D15375">
        <w:rPr>
          <w:rStyle w:val="normaltextrun"/>
          <w:color w:val="000000"/>
          <w:shd w:val="clear" w:color="auto" w:fill="FFFFFF"/>
        </w:rPr>
        <w:t xml:space="preserve"> wetlands</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 xml:space="preserve">large killifishes </w:t>
      </w:r>
      <w:r>
        <w:lastRenderedPageBreak/>
        <w:t>(</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r w:rsidR="00D15375">
        <w:t>G</w:t>
      </w:r>
      <w:r w:rsidRPr="00524172">
        <w:t>iant water bugs (Belostomatidae</w:t>
      </w:r>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rsidR="00D15375">
        <w:t xml:space="preserve"> </w:t>
      </w:r>
      <w:r w:rsidR="00AC55C4">
        <w:t xml:space="preserve">live in the Everglades, </w:t>
      </w:r>
      <w:r w:rsidR="00D15375">
        <w:t>are known to eat snails but had not been studied</w:t>
      </w:r>
      <w:r w:rsidR="00AC55C4">
        <w:t>.</w:t>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 w:name="_Hlk98946915"/>
      <w:bookmarkStart w:id="2" w:name="_Toc92806946"/>
      <w:bookmarkEnd w:id="0"/>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w:t>
      </w:r>
      <w:r w:rsidR="00AF34B7">
        <w:t>survival of juvenile snails</w:t>
      </w:r>
      <w:r w:rsidR="0082366D">
        <w:t xml:space="preserve"> </w:t>
      </w:r>
      <w:r w:rsidR="00AF34B7">
        <w:t>after hatching</w:t>
      </w:r>
      <w:r w:rsidR="001F5C14">
        <w:t xml:space="preserve"> or the population-dynamic impacts</w:t>
      </w:r>
      <w:r w:rsidR="00AF34B7">
        <w:t xml:space="preserve"> </w:t>
      </w:r>
      <w:r w:rsidR="0082366D">
        <w:t>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F86C41">
        <w:t>logistically infeasible</w:t>
      </w:r>
      <w:r w:rsidR="0082366D">
        <w:t xml:space="preserve">, </w:t>
      </w:r>
      <w:r w:rsidR="002D4BE6">
        <w:t xml:space="preserve">thus we developed </w:t>
      </w:r>
      <w:r w:rsidR="003D7456">
        <w:t>an isocline approach to investigate</w:t>
      </w:r>
      <w:r w:rsidR="004B353E">
        <w:t xml:space="preserve"> </w:t>
      </w:r>
      <w:r w:rsidR="00F86C41">
        <w:t>spatiotemporal variation in mortality and growth</w:t>
      </w:r>
      <w:r w:rsidR="003D7456">
        <w:t xml:space="preserve"> </w:t>
      </w:r>
      <w:r w:rsidR="002D4BE6">
        <w:t>using a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w:t>
      </w:r>
      <w:r w:rsidR="00C93090">
        <w:lastRenderedPageBreak/>
        <w:t xml:space="preserve">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142FFD38"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w:t>
      </w:r>
      <w:r w:rsidR="000B1BF9">
        <w:t>&lt;</w:t>
      </w:r>
      <w:r w:rsidR="00F0700A">
        <w:t xml:space="preserve"> </w:t>
      </w:r>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ere</w:t>
      </w:r>
      <w:r w:rsidR="00DA537A">
        <w:t xml:space="preserve"> more</w:t>
      </w:r>
      <w:r w:rsidRPr="000B3146">
        <w:t xml:space="preserve"> simply trying to identify parameters that would produce an increasing or decreasing population.</w:t>
      </w:r>
    </w:p>
    <w:p w14:paraId="65F8A111" w14:textId="69E47EC2"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3478F3">
        <w:t>used</w:t>
      </w:r>
      <w:r w:rsidR="00656EE7">
        <w:t xml:space="preserve"> </w:t>
      </w:r>
      <w:r w:rsidR="00656EE7" w:rsidRPr="00C74B7B">
        <w:rPr>
          <w:i/>
          <w:iCs/>
        </w:rPr>
        <w:t>in situ</w:t>
      </w:r>
      <w:r w:rsidR="00656EE7">
        <w:t xml:space="preserve"> experimental techniques (detailed further below</w:t>
      </w:r>
      <w:r w:rsidR="00D72C7E">
        <w:t xml:space="preserve"> and in Appendix S2</w:t>
      </w:r>
      <w:r w:rsidR="00656EE7">
        <w:t>)</w:t>
      </w:r>
      <w:r w:rsidR="00034D58">
        <w:t xml:space="preserve"> to</w:t>
      </w:r>
      <w:r w:rsidR="00F777B8">
        <w:t xml:space="preserve"> calculated </w:t>
      </w:r>
      <w:r w:rsidR="006A103C">
        <w:t xml:space="preserve">juvenile </w:t>
      </w:r>
      <w:r w:rsidR="00F777B8">
        <w:t>survival</w:t>
      </w:r>
      <w:r w:rsidR="00985930">
        <w:t xml:space="preserve"> and growth parameters</w:t>
      </w:r>
      <w:r w:rsidR="00F777B8">
        <w:t xml:space="preserve"> </w:t>
      </w:r>
      <w:r w:rsidR="00034D58">
        <w:t>and</w:t>
      </w:r>
      <w:r w:rsidR="00985930">
        <w:t xml:space="preserve"> their</w:t>
      </w:r>
      <w:r w:rsidR="00F777B8">
        <w:t xml:space="preserve"> 95% confidence intervals</w:t>
      </w:r>
      <w:r w:rsidR="00034D58">
        <w:t xml:space="preserve">, </w:t>
      </w:r>
      <w:r w:rsidR="00F777B8">
        <w:rPr>
          <w:rFonts w:eastAsiaTheme="minorEastAsia"/>
        </w:rPr>
        <w:t>then</w:t>
      </w:r>
      <w:r w:rsidR="00034D58">
        <w:rPr>
          <w:rFonts w:eastAsiaTheme="minorEastAsia"/>
        </w:rPr>
        <w:t xml:space="preserve"> we</w:t>
      </w:r>
      <w:r w:rsidR="00F777B8">
        <w:rPr>
          <w:rFonts w:eastAsiaTheme="minorEastAsia"/>
        </w:rPr>
        <w:t xml:space="preserve"> plotted on the isocline state space the combination of survival and growth for each season and location. The nature of the model 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w:t>
      </w:r>
      <w:r w:rsidR="003B17D7">
        <w:rPr>
          <w:rFonts w:eastAsiaTheme="minorEastAsia"/>
        </w:rPr>
        <w:t>B</w:t>
      </w:r>
      <w:r w:rsidR="0077325B">
        <w:rPr>
          <w:rFonts w:eastAsiaTheme="minorEastAsia"/>
        </w:rPr>
        <w:t xml:space="preserve">ecause ~70% of reproduction (egg laying) occurs in the dry season and ~30% occurs in the wet season </w:t>
      </w:r>
      <w:r w:rsidR="0077325B">
        <w:rPr>
          <w:rFonts w:eastAsiaTheme="minorEastAsia"/>
        </w:rPr>
        <w:fldChar w:fldCharType="begin"/>
      </w:r>
      <w:r w:rsidR="0077325B">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77325B">
        <w:rPr>
          <w:rFonts w:eastAsiaTheme="minorEastAsia"/>
        </w:rPr>
        <w:fldChar w:fldCharType="separate"/>
      </w:r>
      <w:r w:rsidR="0077325B" w:rsidRPr="005861DC">
        <w:t>(Darby et al. 2015, Barrus et al. 2023)</w:t>
      </w:r>
      <w:r w:rsidR="0077325B">
        <w:rPr>
          <w:rFonts w:eastAsiaTheme="minorEastAsia"/>
        </w:rPr>
        <w:fldChar w:fldCharType="end"/>
      </w:r>
      <w:r w:rsidR="003B17D7">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w:t>
      </w:r>
      <w:r w:rsidR="0077325B">
        <w:rPr>
          <w:rFonts w:eastAsiaTheme="minorEastAsia"/>
        </w:rPr>
        <w:t xml:space="preserve"> </w:t>
      </w:r>
      <w:r w:rsidR="003B17D7">
        <w:rPr>
          <w:rFonts w:eastAsiaTheme="minorEastAsia"/>
        </w:rPr>
        <w:t>to obtain annual average values</w:t>
      </w:r>
      <w:r w:rsidR="00F777B8">
        <w:rPr>
          <w:rFonts w:eastAsiaTheme="minorEastAsia"/>
        </w:rPr>
        <w:t xml:space="preserve">. </w:t>
      </w:r>
    </w:p>
    <w:p w14:paraId="049856AD" w14:textId="77777777" w:rsidR="00673700" w:rsidRPr="000B3146" w:rsidRDefault="00673700" w:rsidP="00656BF2">
      <w:pPr>
        <w:pStyle w:val="Heading2"/>
      </w:pPr>
      <w:r w:rsidRPr="000B3146">
        <w:rPr>
          <w:rStyle w:val="CommentReference"/>
          <w:iCs/>
          <w:sz w:val="24"/>
          <w:szCs w:val="24"/>
        </w:rPr>
        <w:lastRenderedPageBreak/>
        <w:t>Survival and Growth in the field</w:t>
      </w:r>
    </w:p>
    <w:p w14:paraId="5BF6C589" w14:textId="38EBB127"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w:t>
      </w:r>
      <w:r w:rsidR="00EE0808">
        <w:rPr>
          <w:rStyle w:val="CommentReference"/>
          <w:sz w:val="24"/>
          <w:szCs w:val="24"/>
        </w:rPr>
        <w:lastRenderedPageBreak/>
        <w:t>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CABA977"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metaphytic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The metaphyt</w:t>
      </w:r>
      <w:r w:rsidR="001A645E">
        <w:t>on</w:t>
      </w:r>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metaphytic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k</w:t>
      </w:r>
      <w:r w:rsidR="00FF5F62" w:rsidRPr="00FF5F62">
        <w:rPr>
          <w:vertAlign w:val="subscript"/>
        </w:rPr>
        <w:t>gr</w:t>
      </w:r>
      <w:r w:rsidR="00F82837">
        <w:rPr>
          <w:vertAlign w:val="subscript"/>
        </w:rPr>
        <w:t>ow</w:t>
      </w:r>
      <w:r w:rsidR="00FF5F62" w:rsidRPr="00FF5F62">
        <w:rPr>
          <w:vertAlign w:val="subscript"/>
        </w:rPr>
        <w:t>th</w:t>
      </w:r>
      <w:r>
        <w:t xml:space="preserve"> to relate the results to the isocline.</w:t>
      </w:r>
      <w:r w:rsidR="00D21B2E">
        <w:t xml:space="preserve"> </w:t>
      </w:r>
      <w:r w:rsidR="005B3AB2">
        <w:t>K</w:t>
      </w:r>
      <w:r w:rsidR="005B3AB2" w:rsidRPr="008D1127">
        <w:rPr>
          <w:vertAlign w:val="subscript"/>
        </w:rPr>
        <w:t xml:space="preserve">growth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lastRenderedPageBreak/>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k</w:t>
      </w:r>
      <w:r w:rsidR="00D21B2E" w:rsidRPr="00D21B2E">
        <w:rPr>
          <w:vertAlign w:val="subscript"/>
        </w:rPr>
        <w:t>growth</w:t>
      </w:r>
      <w:r w:rsidR="00D21B2E">
        <w:t>)</w:t>
      </w:r>
      <w:r w:rsidR="006914D2">
        <w:t xml:space="preserve"> </w:t>
      </w:r>
      <w:r w:rsidR="00F315FC">
        <w:t>can be</w:t>
      </w:r>
      <w:r w:rsidR="006914D2">
        <w:t xml:space="preserve"> found in Appendix S2.</w:t>
      </w:r>
    </w:p>
    <w:bookmarkEnd w:id="1"/>
    <w:bookmarkEnd w:id="2"/>
    <w:p w14:paraId="557FCA2A" w14:textId="30B96A8D" w:rsidR="00673700" w:rsidRDefault="00673700" w:rsidP="00656BF2">
      <w:pPr>
        <w:pStyle w:val="Heading1"/>
      </w:pPr>
      <w:r w:rsidRPr="00524172">
        <w:t>Result</w:t>
      </w:r>
      <w:r w:rsidR="00DA537A">
        <w:t>s</w:t>
      </w:r>
    </w:p>
    <w:p w14:paraId="7B9DF1D9" w14:textId="130ACB46"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rsidR="00DA537A">
        <w:t xml:space="preserve">daily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 left</w:t>
      </w:r>
      <w:r w:rsidR="00CA49F9">
        <w:t xml:space="preserve"> (gray isocline in Figure 2)</w:t>
      </w:r>
      <w:r w:rsidR="00AF4A3E">
        <w:t>, making</w:t>
      </w:r>
      <w:r>
        <w:t xml:space="preserve"> the population </w:t>
      </w:r>
      <w:r w:rsidR="001E6ACF">
        <w:t xml:space="preserve">slightly </w:t>
      </w:r>
      <w:r>
        <w:t>more resilient to lower survival (e.g., withstanding 3.1% lower survival at growth of k</w:t>
      </w:r>
      <w:r w:rsidRPr="002D4A16">
        <w:rPr>
          <w:vertAlign w:val="subscript"/>
        </w:rPr>
        <w:t>growth</w:t>
      </w:r>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r w:rsidR="00405A1B">
        <w:t xml:space="preserve">separation </w:t>
      </w:r>
      <w:r w:rsidR="00724F66">
        <w:t>between the</w:t>
      </w:r>
      <w:r w:rsidR="003D34C0">
        <w:t xml:space="preserve"> </w:t>
      </w:r>
      <w:r w:rsidR="004C0B7C">
        <w:t>isocline</w:t>
      </w:r>
      <w:r w:rsidR="00724F66">
        <w:t>s</w:t>
      </w:r>
      <w:r>
        <w:t xml:space="preserve"> </w:t>
      </w:r>
      <w:r w:rsidR="00405A1B">
        <w:t xml:space="preserve">was </w:t>
      </w:r>
      <w:r w:rsidR="00AF4A3E">
        <w:t xml:space="preserve">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5631386E"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r w:rsidR="00234CB6" w:rsidRPr="00234CB6">
        <w:rPr>
          <w:i/>
          <w:iCs/>
        </w:rPr>
        <w:t>Belostoma lutarium</w:t>
      </w:r>
      <w:r w:rsidR="00923BBE">
        <w:t xml:space="preserve">, </w:t>
      </w:r>
      <w:r w:rsidR="00923BBE" w:rsidRPr="00F11460">
        <w:rPr>
          <w:i/>
          <w:iCs/>
        </w:rPr>
        <w:lastRenderedPageBreak/>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1A93B204"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eighted by seasonal egg </w:t>
      </w:r>
      <w:r w:rsidR="00EF13C5">
        <w:t>production distributions</w:t>
      </w:r>
      <w:r w:rsidR="00382E63">
        <w:t xml:space="preserve">, resulted in </w:t>
      </w:r>
      <w:r w:rsidR="00A46FFD">
        <w:t xml:space="preserve">average </w:t>
      </w:r>
      <w:r w:rsidR="00382E63">
        <w:t xml:space="preserve">mortality and growth parameters that predicted </w:t>
      </w:r>
      <w:r w:rsidR="00EF13C5">
        <w:t xml:space="preserve">a </w:t>
      </w:r>
      <w:r w:rsidR="00382E63">
        <w:t>declining population</w:t>
      </w:r>
      <w:r w:rsidR="00037258">
        <w:t xml:space="preserve"> for</w:t>
      </w:r>
      <w:r w:rsidR="00A46FFD">
        <w:t xml:space="preserve"> both sites, though</w:t>
      </w:r>
      <w:r w:rsidR="00B053A7">
        <w:t xml:space="preserve"> </w:t>
      </w:r>
      <w:r w:rsidR="00382E63">
        <w:t xml:space="preserve">confidence intervals slightly overlapped the zero-growth isocline </w:t>
      </w:r>
      <w:r w:rsidR="00A46FFD">
        <w:t>for</w:t>
      </w:r>
      <w:r w:rsidR="00EF13C5">
        <w:t xml:space="preserve"> WCA3 site 2 (Figure </w:t>
      </w:r>
      <w:r w:rsidR="00CA49F9">
        <w:t>2</w:t>
      </w:r>
      <w:r w:rsidR="00EF13C5">
        <w:t>). The overlap</w:t>
      </w:r>
      <w:r w:rsidR="001A2FBA">
        <w:t xml:space="preserve"> of the confidence region with the isocline</w:t>
      </w:r>
      <w:r w:rsidR="00EF13C5">
        <w:t xml:space="preserve"> </w:t>
      </w:r>
      <w:r w:rsidR="00E93618">
        <w:t xml:space="preserve">(indicating potential replacement) </w:t>
      </w:r>
      <w:r w:rsidR="00EF13C5">
        <w:t>c</w:t>
      </w:r>
      <w:r w:rsidR="00A46FFD">
        <w:t>ould</w:t>
      </w:r>
      <w:r w:rsidR="00EF13C5">
        <w:t xml:space="preserve"> only be observed when </w:t>
      </w:r>
      <w:r w:rsidR="001A2FBA">
        <w:t xml:space="preserve">the isocline </w:t>
      </w:r>
      <w:r w:rsidR="008D5696">
        <w:t>reflect</w:t>
      </w:r>
      <w:r w:rsidR="00A423DA">
        <w:t>ed</w:t>
      </w:r>
      <w:r w:rsidR="008D5696">
        <w:t xml:space="preserve">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t>
      </w:r>
    </w:p>
    <w:bookmarkEnd w:id="3"/>
    <w:p w14:paraId="3422F0FA" w14:textId="77777777" w:rsidR="00673700" w:rsidRDefault="00673700" w:rsidP="00656BF2">
      <w:pPr>
        <w:pStyle w:val="Heading1"/>
      </w:pPr>
      <w:r w:rsidRPr="00524172">
        <w:t>Discussion</w:t>
      </w:r>
    </w:p>
    <w:p w14:paraId="3B838229" w14:textId="1E481F46"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w:t>
      </w:r>
      <w:r w:rsidR="002463DE">
        <w:t>for a marine shrimp were</w:t>
      </w:r>
      <w:r w:rsidR="00670A44">
        <w:t xml:space="preserve"> </w:t>
      </w:r>
      <w:r w:rsidR="00F50242">
        <w:t xml:space="preserve">examined </w:t>
      </w:r>
      <w:r w:rsidR="002463DE">
        <w:t xml:space="preserve">for multiple populations by </w:t>
      </w:r>
      <w:r w:rsidR="00670A44">
        <w:t xml:space="preserve">Chockley et al. </w:t>
      </w:r>
      <w:r w:rsidR="002463DE">
        <w:t>(</w:t>
      </w:r>
      <w:r w:rsidR="00670A44">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w:t>
      </w:r>
      <w:r w:rsidR="0005620A">
        <w:t xml:space="preserve"> </w:t>
      </w:r>
      <w:r w:rsidR="0006759F">
        <w:t>isocline</w:t>
      </w:r>
      <w:r w:rsidR="0005620A">
        <w:t xml:space="preserve"> from the demographic model</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t>
      </w:r>
      <w:r w:rsidR="00184A62">
        <w:t xml:space="preserve">should be </w:t>
      </w:r>
      <w:r w:rsidR="00673700">
        <w:t>static or declining</w:t>
      </w:r>
      <w:r w:rsidR="00E31A04">
        <w:t xml:space="preserve">. </w:t>
      </w:r>
      <w:r w:rsidR="00AC38A0">
        <w:t xml:space="preserve">Seasonal </w:t>
      </w:r>
      <w:r w:rsidR="00AC38A0">
        <w:lastRenderedPageBreak/>
        <w:t xml:space="preserve">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r w:rsidR="00F90152">
        <w:t xml:space="preserve">one theoretical study exploring fish recruitment </w:t>
      </w:r>
      <w:r w:rsidR="00F90152">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04FBE3FA" w:rsidR="0083170B" w:rsidRDefault="0006759F" w:rsidP="00656BF2">
      <w:pPr>
        <w:pStyle w:val="NATESTYLE1CommonCollege"/>
        <w:ind w:firstLine="720"/>
      </w:pPr>
      <w:r w:rsidRPr="00EE3079">
        <w:lastRenderedPageBreak/>
        <w:t>Adjusting conditions for better</w:t>
      </w:r>
      <w:r w:rsidR="00184A62">
        <w:t xml:space="preserve"> FAS</w:t>
      </w:r>
      <w:r w:rsidRPr="00EE3079">
        <w:t xml:space="preserve"> reproduction </w:t>
      </w:r>
      <w:r w:rsidR="003A3E0D">
        <w:t>steepened the slope</w:t>
      </w:r>
      <w:r w:rsidR="00184A62">
        <w:t xml:space="preserve"> and</w:t>
      </w:r>
      <w:r w:rsidR="004E5559">
        <w:t xml:space="preserve"> effectively </w:t>
      </w:r>
      <w:r w:rsidR="00184A62">
        <w:t xml:space="preserve">increased </w:t>
      </w:r>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w:t>
      </w:r>
      <w:r w:rsidR="00864272">
        <w:t>work</w:t>
      </w:r>
      <w:r w:rsidR="0083170B">
        <w:t xml:space="preserve"> demonstrates </w:t>
      </w:r>
      <w:r w:rsidR="00192343">
        <w:t>the</w:t>
      </w:r>
      <w:r w:rsidR="00340FFE">
        <w:t xml:space="preserv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2F95B9DF" w14:textId="6A53B964" w:rsidR="00A9010A" w:rsidRPr="00AC6D9A" w:rsidRDefault="00A9010A" w:rsidP="00656BF2">
      <w:pPr>
        <w:pStyle w:val="NATESTYLE1CommonCollege"/>
        <w:ind w:firstLine="720"/>
      </w:pPr>
      <w:r>
        <w:t>To employ demographic based isoclines in population research would require</w:t>
      </w:r>
      <w:r w:rsidR="007A5770">
        <w:t xml:space="preserve"> the development of a size-indexed demographic model that allows the isolation of the growth and survival of sensitive juvenile stages.  The time steps </w:t>
      </w:r>
      <w:r w:rsidR="00F90D8E">
        <w:t xml:space="preserve">in the model should be relevant to the sensitive stages (size-dependent mortality) and the measurements in the field should be measured commensurately to match the predictions.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433AE6C2" w:rsidR="00673700" w:rsidRDefault="00686DD8" w:rsidP="00656BF2">
      <w:pPr>
        <w:pStyle w:val="NATESTYLE1CommonCollege"/>
        <w:ind w:firstLine="720"/>
      </w:pPr>
      <w:bookmarkStart w:id="6" w:name="_Hlk98959647"/>
      <w:bookmarkEnd w:id="5"/>
      <w:r>
        <w:lastRenderedPageBreak/>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5C0B27">
        <w:t>Recent</w:t>
      </w:r>
      <w:r w:rsidR="00450D33">
        <w:t xml:space="preserve"> </w:t>
      </w:r>
      <w:r w:rsidR="005C0B27">
        <w:t xml:space="preserve">studies of </w:t>
      </w:r>
      <w:r w:rsidR="00894F17">
        <w:t>temperature-dependen</w:t>
      </w:r>
      <w:r w:rsidR="005C0B27">
        <w:t>ce</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9171B0">
        <w:t>For our wetlands, the p</w:t>
      </w:r>
      <w:r w:rsidR="00A17BAD" w:rsidRPr="003A49D5">
        <w:t xml:space="preserve">er </w:t>
      </w:r>
      <w:r w:rsidR="00271552">
        <w:t>capita</w:t>
      </w:r>
      <w:r w:rsidR="00A17BAD" w:rsidRPr="003A49D5">
        <w:t xml:space="preserve"> foraging rates of</w:t>
      </w:r>
      <w:r w:rsidR="00AA5C00">
        <w:t xml:space="preserve"> ec</w:t>
      </w:r>
      <w:r w:rsidR="00A17BAD" w:rsidRPr="003A49D5">
        <w:t>tothermic</w:t>
      </w:r>
      <w:r w:rsidR="00AA5C00">
        <w:t xml:space="preserve"> </w:t>
      </w:r>
      <w:r w:rsidR="009171B0">
        <w:t>predator</w:t>
      </w:r>
      <w:r w:rsidR="00AA5C00">
        <w:t>s</w:t>
      </w:r>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he predator community</w:t>
      </w:r>
      <w:r w:rsidR="003E58B4">
        <w:t xml:space="preserve"> (abundance)</w:t>
      </w:r>
      <w:r w:rsidR="00597F09">
        <w:t xml:space="preserve">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4F99E0A7" w:rsidR="00EE74CF" w:rsidRDefault="008A658C" w:rsidP="002F427D">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lastRenderedPageBreak/>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nesting of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745CCE">
        <w:t xml:space="preserve">become </w:t>
      </w:r>
      <w:r w:rsidR="00EE74CF" w:rsidRPr="00C12775">
        <w:t>positive</w:t>
      </w:r>
      <w:r w:rsidR="00435987">
        <w:t xml:space="preserve">, </w:t>
      </w:r>
      <w:r w:rsidR="00EF3128">
        <w:t xml:space="preserve">we offer </w:t>
      </w:r>
      <w:r w:rsidR="00670D56">
        <w:t>three</w:t>
      </w:r>
      <w:r w:rsidR="00EF3128">
        <w:t xml:space="preserve"> </w:t>
      </w:r>
      <w:r w:rsidR="00B14C32">
        <w:t>hypothese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5657ECF3" w:rsidR="00673700" w:rsidRDefault="009B0786" w:rsidP="00656BF2">
      <w:pPr>
        <w:pStyle w:val="NATESTYLE1CommonCollege"/>
        <w:ind w:firstLine="720"/>
      </w:pPr>
      <w:r>
        <w:t>T</w:t>
      </w:r>
      <w:r w:rsidR="00673700">
        <w:t>he</w:t>
      </w:r>
      <w:r w:rsidR="00D658E0">
        <w:t xml:space="preserve"> </w:t>
      </w:r>
      <w:r w:rsidR="00673700">
        <w:t>dry season parameters were</w:t>
      </w:r>
      <w:r w:rsidR="00745CCE">
        <w:t xml:space="preserve"> combinatorially</w:t>
      </w:r>
      <w:r w:rsidR="00673700">
        <w:t xml:space="preserve"> worse </w:t>
      </w:r>
      <w:r>
        <w:t>than the</w:t>
      </w:r>
      <w:r w:rsidR="00673700">
        <w:t xml:space="preserve"> wet season </w:t>
      </w:r>
      <w:r w:rsidR="00745CCE">
        <w:t xml:space="preserve">parameters </w:t>
      </w:r>
      <w:r w:rsidR="00673700">
        <w:t xml:space="preserve">which </w:t>
      </w:r>
      <w:r w:rsidR="00745CCE">
        <w:t xml:space="preserve">is particularly problematic </w:t>
      </w:r>
      <w:r w:rsidR="00673700">
        <w:t>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EC6822">
        <w:t>I</w:t>
      </w:r>
      <w:r w:rsidR="00A62DBA">
        <w:t>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EC6822">
        <w:t xml:space="preserve">conceivably </w:t>
      </w:r>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576562">
        <w:t>; 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CBFF124" w:rsidR="00673700" w:rsidRDefault="000A418E" w:rsidP="00656BF2">
      <w:pPr>
        <w:pStyle w:val="NATESTYLE1CommonCollege"/>
        <w:ind w:firstLine="720"/>
      </w:pPr>
      <w:r>
        <w:lastRenderedPageBreak/>
        <w:t xml:space="preserve">Improved food quality </w:t>
      </w:r>
      <w:r w:rsidR="008E737A">
        <w:t>could also move parameters to the right in state space (</w:t>
      </w:r>
      <w:r w:rsidR="00576562">
        <w:t xml:space="preserve">Hypothesis </w:t>
      </w:r>
      <w:r w:rsidR="00B80B6D">
        <w:t>2</w:t>
      </w:r>
      <w:r w:rsidR="00576562">
        <w:t>; Table 1</w:t>
      </w:r>
      <w:r w:rsidR="008E737A">
        <w:t>)</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r w:rsidR="005A0ACC">
        <w:t>–</w:t>
      </w:r>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w:t>
      </w:r>
      <w:r w:rsidR="002B3071">
        <w:t xml:space="preserve">Nevertheless, </w:t>
      </w:r>
      <w:r w:rsidR="005820CC">
        <w:t>restoration and management actions expressly avoid eutrophication of the Everglades</w:t>
      </w:r>
      <w:r w:rsidR="002B3071">
        <w:t xml:space="preserve"> </w:t>
      </w:r>
      <w:r w:rsidR="004D34A8">
        <w:fldChar w:fldCharType="begin"/>
      </w:r>
      <w:r w:rsidR="00E46240">
        <w:instrText xml:space="preserve"> ADDIN ZOTERO_ITEM CSL_CITATION {"citationID":"7VLq7wUn","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4D34A8">
        <w:fldChar w:fldCharType="separate"/>
      </w:r>
      <w:r w:rsidR="004D34A8" w:rsidRPr="00537640">
        <w:t>(National Academies of Sciences, Engineering, and Medicine 2021)</w:t>
      </w:r>
      <w:r w:rsidR="004D34A8">
        <w:fldChar w:fldCharType="end"/>
      </w:r>
      <w:r w:rsidR="005820CC">
        <w:t xml:space="preserve">. </w:t>
      </w:r>
      <w:r w:rsidR="008C14F8">
        <w:t>Perhaps more promisingly, t</w:t>
      </w:r>
      <w:r w:rsidR="000333D0">
        <w:t xml:space="preserve">he </w:t>
      </w:r>
      <w:r w:rsidR="00895838">
        <w:t>pre</w:t>
      </w:r>
      <w:r w:rsidR="005A0ACC">
        <w:t>-</w:t>
      </w:r>
      <w:r w:rsidR="00895838">
        <w:t xml:space="preserve">drainag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w:t>
      </w:r>
      <w:r w:rsidR="002B3071">
        <w:t xml:space="preserve">water </w:t>
      </w:r>
      <w:r w:rsidR="008C14F8">
        <w:t>velocities &gt; 2 cm/s</w:t>
      </w:r>
      <w:r w:rsidR="00EA1B7F">
        <w:t>.  R</w:t>
      </w:r>
      <w:r w:rsidR="004B65EA" w:rsidRPr="00C12775">
        <w:t xml:space="preserve">ecent work </w:t>
      </w:r>
      <w:r w:rsidR="003328A0">
        <w:t xml:space="preserve">showed that increasing </w:t>
      </w:r>
      <w:r w:rsidR="004B65EA" w:rsidRPr="00C12775">
        <w:t>flow velocity</w:t>
      </w:r>
      <w:r w:rsidR="003328A0">
        <w:t xml:space="preserve"> increased </w:t>
      </w:r>
      <w:r w:rsidR="004B65EA">
        <w:t>growth</w:t>
      </w:r>
      <w:r w:rsidR="004B65EA" w:rsidRPr="00C12775">
        <w:t xml:space="preserve"> of </w:t>
      </w:r>
      <w:r w:rsidR="004B65EA" w:rsidRPr="00D57D20">
        <w:rPr>
          <w:i/>
          <w:iCs/>
        </w:rPr>
        <w:t>Pomacea</w:t>
      </w:r>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w:t>
      </w:r>
      <w:r w:rsidR="002B3071">
        <w:t>flow</w:t>
      </w:r>
      <w:r w:rsidR="004B65EA" w:rsidRPr="00C12775">
        <w:t xml:space="preserve"> restor</w:t>
      </w:r>
      <w:r w:rsidR="002B3071">
        <w:t xml:space="preserve">ion </w:t>
      </w:r>
      <w:r w:rsidR="004B65EA" w:rsidRPr="00C12775">
        <w:t xml:space="preserve">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27010D">
        <w:t>; Table 1</w:t>
      </w:r>
      <w:r w:rsidR="001A3483">
        <w:t>).</w:t>
      </w:r>
    </w:p>
    <w:p w14:paraId="6C9C8AF1" w14:textId="6E79BA65"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r w:rsidR="00EA0B7A">
        <w:t>3;</w:t>
      </w:r>
      <w:r w:rsidR="004D100B">
        <w:t>Tabl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w:t>
      </w:r>
      <w:r w:rsidR="00673700" w:rsidRPr="00C12775">
        <w:lastRenderedPageBreak/>
        <w:t>native species</w:t>
      </w:r>
      <w:r w:rsidR="00673700">
        <w:t xml:space="preserve"> </w:t>
      </w:r>
      <w:r w:rsidR="008E033B">
        <w:t>like</w:t>
      </w:r>
      <w:r w:rsidR="00673700">
        <w:t xml:space="preserve"> </w:t>
      </w:r>
      <w:r w:rsidR="008E033B">
        <w:t>M</w:t>
      </w:r>
      <w:r w:rsidR="00673700">
        <w:t>ayan cichlids</w:t>
      </w:r>
      <w:r w:rsidR="00EB6FC4">
        <w:t xml:space="preserve"> (</w:t>
      </w:r>
      <w:r w:rsidR="00EB6FC4" w:rsidRPr="0026078C">
        <w:rPr>
          <w:i/>
          <w:iCs/>
        </w:rPr>
        <w:t>Mayaheros uropthalmus</w:t>
      </w:r>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29429C">
        <w:t>survival rate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a field 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w:t>
      </w:r>
      <w:r w:rsidRPr="00524172">
        <w:lastRenderedPageBreak/>
        <w:t>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3CB67015" w14:textId="77777777" w:rsidR="008C4390" w:rsidRPr="008C4390" w:rsidRDefault="00781DC3" w:rsidP="008C4390">
      <w:pPr>
        <w:pStyle w:val="Bibliography"/>
        <w:rPr>
          <w:rFonts w:cs="Times New Roman"/>
        </w:rPr>
      </w:pPr>
      <w:r>
        <w:fldChar w:fldCharType="begin"/>
      </w:r>
      <w:r w:rsidR="00602914">
        <w:instrText xml:space="preserve"> ADDIN ZOTERO_BIBL {"uncited":[],"omitted":[],"custom":[]} CSL_BIBLIOGRAPHY </w:instrText>
      </w:r>
      <w:r>
        <w:fldChar w:fldCharType="separate"/>
      </w:r>
      <w:r w:rsidR="008C4390" w:rsidRPr="008C4390">
        <w:rPr>
          <w:rFonts w:cs="Times New Roman"/>
        </w:rPr>
        <w:t>Baker, R., and N. Waltham. 2020. Tethering mobile aquatic organisms to measure predation: A renewed call for caution. Journal of Experimental Marine Biology and Ecology 523:151270.</w:t>
      </w:r>
    </w:p>
    <w:p w14:paraId="3DF6B46A" w14:textId="77777777" w:rsidR="008C4390" w:rsidRPr="008C4390" w:rsidRDefault="008C4390" w:rsidP="008C4390">
      <w:pPr>
        <w:pStyle w:val="Bibliography"/>
        <w:rPr>
          <w:rFonts w:cs="Times New Roman"/>
        </w:rPr>
      </w:pPr>
      <w:r w:rsidRPr="008C4390">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3C7417BB" w14:textId="77777777" w:rsidR="008C4390" w:rsidRPr="008C4390" w:rsidRDefault="008C4390" w:rsidP="008C4390">
      <w:pPr>
        <w:pStyle w:val="Bibliography"/>
        <w:rPr>
          <w:rFonts w:cs="Times New Roman"/>
        </w:rPr>
      </w:pPr>
      <w:r w:rsidRPr="008C4390">
        <w:rPr>
          <w:rFonts w:cs="Times New Roman"/>
        </w:rPr>
        <w:t>Beschta, R. L., and W. J. Ripple. 2016. Riparian vegetation recovery in Yellowstone: The first two decades after wolf reintroduction. Biological Conservation 198:93–103.</w:t>
      </w:r>
    </w:p>
    <w:p w14:paraId="4CBF36E0" w14:textId="77777777" w:rsidR="008C4390" w:rsidRPr="008C4390" w:rsidRDefault="008C4390" w:rsidP="008C4390">
      <w:pPr>
        <w:pStyle w:val="Bibliography"/>
        <w:rPr>
          <w:rFonts w:cs="Times New Roman"/>
        </w:rPr>
      </w:pPr>
      <w:r w:rsidRPr="008C4390">
        <w:rPr>
          <w:rFonts w:cs="Times New Roman"/>
        </w:rPr>
        <w:lastRenderedPageBreak/>
        <w:t>Brannelly, L. A., M. E. B. Ohmer, V. Saenz, and C. L. Richards‐Zawacki. 2019. Effects of hydroperiod on growth, development, survival and immune defences in a temperate amphibian. Functional Ecology 33:1952–1961.</w:t>
      </w:r>
    </w:p>
    <w:p w14:paraId="5EA91653" w14:textId="77777777" w:rsidR="008C4390" w:rsidRPr="008C4390" w:rsidRDefault="008C4390" w:rsidP="008C4390">
      <w:pPr>
        <w:pStyle w:val="Bibliography"/>
        <w:rPr>
          <w:rFonts w:cs="Times New Roman"/>
        </w:rPr>
      </w:pPr>
      <w:r w:rsidRPr="008C4390">
        <w:rPr>
          <w:rFonts w:cs="Times New Roman"/>
        </w:rPr>
        <w:t>Brice, E. M., E. J. Larsen, D. R. Stahler, and D. R. MacNulty. 2024. The primacy of density‐mediated indirect effects in a community of wolves, elk, and aspen. Ecological Monographs:e1627.</w:t>
      </w:r>
    </w:p>
    <w:p w14:paraId="17CA5E06" w14:textId="77777777" w:rsidR="008C4390" w:rsidRPr="008C4390" w:rsidRDefault="008C4390" w:rsidP="008C4390">
      <w:pPr>
        <w:pStyle w:val="Bibliography"/>
        <w:rPr>
          <w:rFonts w:cs="Times New Roman"/>
        </w:rPr>
      </w:pPr>
      <w:r w:rsidRPr="008C4390">
        <w:rPr>
          <w:rFonts w:cs="Times New Roman"/>
        </w:rPr>
        <w:t>Carlson, S. M., E. M. Olsen, and L. A. Vllestad. 2008. Seasonal mortality and the effect of body size: a review and an empirical test using individual data on brown trout. Functional Ecology 22:663–673.</w:t>
      </w:r>
    </w:p>
    <w:p w14:paraId="4985C6EC" w14:textId="77777777" w:rsidR="008C4390" w:rsidRPr="008C4390" w:rsidRDefault="008C4390" w:rsidP="008C4390">
      <w:pPr>
        <w:pStyle w:val="Bibliography"/>
        <w:rPr>
          <w:rFonts w:cs="Times New Roman"/>
        </w:rPr>
      </w:pPr>
      <w:r w:rsidRPr="008C4390">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2C2D3529" w14:textId="77777777" w:rsidR="008C4390" w:rsidRPr="008C4390" w:rsidRDefault="008C4390" w:rsidP="008C4390">
      <w:pPr>
        <w:pStyle w:val="Bibliography"/>
        <w:rPr>
          <w:rFonts w:cs="Times New Roman"/>
        </w:rPr>
      </w:pPr>
      <w:r w:rsidRPr="008C4390">
        <w:rPr>
          <w:rFonts w:cs="Times New Roman"/>
        </w:rPr>
        <w:t>Cattau, C. E., R. J. Fletcher, B. E. Reichert, and W. M. Kitchens. 2016. Counteracting effects of a non‐native prey on the demography of a native predator culminate in positive population growth. Ecological Applications 26:1952–1968.</w:t>
      </w:r>
    </w:p>
    <w:p w14:paraId="5D5D2F2C" w14:textId="77777777" w:rsidR="008C4390" w:rsidRPr="008C4390" w:rsidRDefault="008C4390" w:rsidP="008C4390">
      <w:pPr>
        <w:pStyle w:val="Bibliography"/>
        <w:rPr>
          <w:rFonts w:cs="Times New Roman"/>
        </w:rPr>
      </w:pPr>
      <w:r w:rsidRPr="008C4390">
        <w:rPr>
          <w:rFonts w:cs="Times New Roman"/>
        </w:rPr>
        <w:t>Craig, J. K., B. J. Burke, L. B. Crowder, and J. A. Rice. 2006. Prey growth and size-dependent predation in juvenile estuarine fishes: experimental and model analyses. Ecology 87:2366–2377.</w:t>
      </w:r>
    </w:p>
    <w:p w14:paraId="5AE79D8C" w14:textId="77777777" w:rsidR="008C4390" w:rsidRPr="008C4390" w:rsidRDefault="008C4390" w:rsidP="008C4390">
      <w:pPr>
        <w:pStyle w:val="Bibliography"/>
        <w:rPr>
          <w:rFonts w:cs="Times New Roman"/>
        </w:rPr>
      </w:pPr>
      <w:r w:rsidRPr="008C4390">
        <w:rPr>
          <w:rFonts w:cs="Times New Roman"/>
        </w:rPr>
        <w:t>Darby, P. C., D. L. DeAngelis, S. S. Romañach, K. Suir, and J. Bridevaux. 2015. Modeling apple snail population dynamics on the Everglades landscape. Landscape Ecology 30:1497–1510.</w:t>
      </w:r>
    </w:p>
    <w:p w14:paraId="0293F9A7" w14:textId="77777777" w:rsidR="008C4390" w:rsidRPr="008C4390" w:rsidRDefault="008C4390" w:rsidP="008C4390">
      <w:pPr>
        <w:pStyle w:val="Bibliography"/>
        <w:rPr>
          <w:rFonts w:cs="Times New Roman"/>
        </w:rPr>
      </w:pPr>
      <w:r w:rsidRPr="008C4390">
        <w:rPr>
          <w:rFonts w:cs="Times New Roman"/>
        </w:rPr>
        <w:lastRenderedPageBreak/>
        <w:t>Davidson, A. T., and N. J. Dorn. 2017. Life history traits determine the differential vulnerability of native and invasive apple snails (Pomacea spp.) to a shared juvenile-stage predator. Aquatic Ecology 51:331–341.</w:t>
      </w:r>
    </w:p>
    <w:p w14:paraId="01DD1D77" w14:textId="77777777" w:rsidR="008C4390" w:rsidRPr="008C4390" w:rsidRDefault="008C4390" w:rsidP="008C4390">
      <w:pPr>
        <w:pStyle w:val="Bibliography"/>
        <w:rPr>
          <w:rFonts w:cs="Times New Roman"/>
        </w:rPr>
      </w:pPr>
      <w:r w:rsidRPr="008C4390">
        <w:rPr>
          <w:rFonts w:cs="Times New Roman"/>
        </w:rPr>
        <w:t>Davidson, A. T., and N. J. Dorn. 2018. System productivity alters predator sorting of a size-structured mixed prey community. Oecologia 186:1101–1111.</w:t>
      </w:r>
    </w:p>
    <w:p w14:paraId="1AC00EA4" w14:textId="77777777" w:rsidR="008C4390" w:rsidRPr="008C4390" w:rsidRDefault="008C4390" w:rsidP="008C4390">
      <w:pPr>
        <w:pStyle w:val="Bibliography"/>
        <w:rPr>
          <w:rFonts w:cs="Times New Roman"/>
        </w:rPr>
      </w:pPr>
      <w:r w:rsidRPr="008C4390">
        <w:rPr>
          <w:rFonts w:cs="Times New Roman"/>
        </w:rPr>
        <w:t>Davidson, A. T., E. A. Hamman, M. W. McCoy, and J. R. Vonesh. 2021. Asymmetrical effects of temperature on stage‐structured predator–prey interactions. Functional Ecology 35:1041–1054.</w:t>
      </w:r>
    </w:p>
    <w:p w14:paraId="54FE5ABA" w14:textId="77777777" w:rsidR="008C4390" w:rsidRPr="008C4390" w:rsidRDefault="008C4390" w:rsidP="008C4390">
      <w:pPr>
        <w:pStyle w:val="Bibliography"/>
        <w:rPr>
          <w:rFonts w:cs="Times New Roman"/>
        </w:rPr>
      </w:pPr>
      <w:r w:rsidRPr="008C4390">
        <w:rPr>
          <w:rFonts w:cs="Times New Roman"/>
        </w:rPr>
        <w:t>Davidson, A. T., C. R. Stunkle, J. T. Armstrong, E. A. Hamman, M. W. McCoy, and J. R. Vonesh. 2024. Warming and top‐down control of stage‐structured prey: Linking theory to patterns in natural systems. Ecology 105:e4213.</w:t>
      </w:r>
    </w:p>
    <w:p w14:paraId="3CEB69C3" w14:textId="77777777" w:rsidR="008C4390" w:rsidRPr="008C4390" w:rsidRDefault="008C4390" w:rsidP="008C4390">
      <w:pPr>
        <w:pStyle w:val="Bibliography"/>
        <w:rPr>
          <w:rFonts w:cs="Times New Roman"/>
        </w:rPr>
      </w:pPr>
      <w:r w:rsidRPr="008C4390">
        <w:rPr>
          <w:rFonts w:cs="Times New Roman"/>
        </w:rPr>
        <w:t>De Roos, A. M., L. Persson, and E. McCauley. 2003. The influence of size‐dependent life‐history traits on the structure and dynamics of populations and communities. Ecology Letters 6:473–487.</w:t>
      </w:r>
    </w:p>
    <w:p w14:paraId="2E452FAA" w14:textId="77777777" w:rsidR="008C4390" w:rsidRPr="008C4390" w:rsidRDefault="008C4390" w:rsidP="008C4390">
      <w:pPr>
        <w:pStyle w:val="Bibliography"/>
        <w:rPr>
          <w:rFonts w:cs="Times New Roman"/>
        </w:rPr>
      </w:pPr>
      <w:r w:rsidRPr="008C4390">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2F424DB9" w14:textId="77777777" w:rsidR="008C4390" w:rsidRPr="008C4390" w:rsidRDefault="008C4390" w:rsidP="008C4390">
      <w:pPr>
        <w:pStyle w:val="Bibliography"/>
        <w:rPr>
          <w:rFonts w:cs="Times New Roman"/>
        </w:rPr>
      </w:pPr>
      <w:r w:rsidRPr="008C4390">
        <w:rPr>
          <w:rFonts w:cs="Times New Roman"/>
        </w:rPr>
        <w:lastRenderedPageBreak/>
        <w:t>Drumheller, D. K., M. I. Cook, and N. J. Dorn. 2022. The role of direct chemical inhibition in the displacement of a native herbivore by an invasive congener. Biological Invasions 24:1739–1753.</w:t>
      </w:r>
    </w:p>
    <w:p w14:paraId="1DAC7831" w14:textId="77777777" w:rsidR="008C4390" w:rsidRPr="008C4390" w:rsidRDefault="008C4390" w:rsidP="008C4390">
      <w:pPr>
        <w:pStyle w:val="Bibliography"/>
        <w:rPr>
          <w:rFonts w:cs="Times New Roman"/>
        </w:rPr>
      </w:pPr>
      <w:r w:rsidRPr="008C4390">
        <w:rPr>
          <w:rFonts w:cs="Times New Roman"/>
        </w:rPr>
        <w:t>Gaiser, E. E., P. V. McCormick, S. E. Hagerthey, and A. D. Gottlieb. 2011. Landscape Patterns of Periphyton in the Florida Everglades. Critical Reviews in Environmental Science and Technology 41:92–120.</w:t>
      </w:r>
    </w:p>
    <w:p w14:paraId="7C8BBC4D" w14:textId="77777777" w:rsidR="008C4390" w:rsidRPr="008C4390" w:rsidRDefault="008C4390" w:rsidP="008C4390">
      <w:pPr>
        <w:pStyle w:val="Bibliography"/>
        <w:rPr>
          <w:rFonts w:cs="Times New Roman"/>
        </w:rPr>
      </w:pPr>
      <w:r w:rsidRPr="008C4390">
        <w:rPr>
          <w:rFonts w:cs="Times New Roman"/>
        </w:rPr>
        <w:t>Gaiser, E. E., J. C. Trexler, and P. R. Wetzel. 2012. The Florida Everglades. Pages 231–252 Wetland Habitats of North America. University of California Press, Los Angeles California.</w:t>
      </w:r>
    </w:p>
    <w:p w14:paraId="17C3C146" w14:textId="77777777" w:rsidR="008C4390" w:rsidRPr="008C4390" w:rsidRDefault="008C4390" w:rsidP="008C4390">
      <w:pPr>
        <w:pStyle w:val="Bibliography"/>
        <w:rPr>
          <w:rFonts w:cs="Times New Roman"/>
        </w:rPr>
      </w:pPr>
      <w:r w:rsidRPr="008C4390">
        <w:rPr>
          <w:rFonts w:cs="Times New Roman"/>
        </w:rPr>
        <w:t>Gutierre, Darby, Valentine-Darby, Mellow, Therrien, and Watford. 2019. Contrasting Patterns of Pomacea maculata Establishment and Dispersal in an Everglades Wetland Unit and a Central Florida Lake. Diversity 11:1–20.</w:t>
      </w:r>
    </w:p>
    <w:p w14:paraId="4BDA521A" w14:textId="77777777" w:rsidR="008C4390" w:rsidRPr="008C4390" w:rsidRDefault="008C4390" w:rsidP="008C4390">
      <w:pPr>
        <w:pStyle w:val="Bibliography"/>
        <w:rPr>
          <w:rFonts w:cs="Times New Roman"/>
        </w:rPr>
      </w:pPr>
      <w:r w:rsidRPr="008C4390">
        <w:rPr>
          <w:rFonts w:cs="Times New Roman"/>
        </w:rPr>
        <w:t>Hanning, G. W. 1979. Aspects of Reproduction in Pomacea paludosa (Mesogastropoda: Pilidae). Florida State University, Tallahassee FL.</w:t>
      </w:r>
    </w:p>
    <w:p w14:paraId="118C87B7" w14:textId="77777777" w:rsidR="008C4390" w:rsidRPr="008C4390" w:rsidRDefault="008C4390" w:rsidP="008C4390">
      <w:pPr>
        <w:pStyle w:val="Bibliography"/>
        <w:rPr>
          <w:rFonts w:cs="Times New Roman"/>
        </w:rPr>
      </w:pPr>
      <w:r w:rsidRPr="008C4390">
        <w:rPr>
          <w:rFonts w:cs="Times New Roman"/>
        </w:rPr>
        <w:t>Hansen, C., S. Newman, C. J. Saunders, E. K. Tate-Boldt, and N. J. Dorn. 2022. Flow-mediated growth of an aquatic herbivore. Hydrobiologia 849:3161–3173.</w:t>
      </w:r>
    </w:p>
    <w:p w14:paraId="573F29E8" w14:textId="77777777" w:rsidR="008C4390" w:rsidRPr="008C4390" w:rsidRDefault="008C4390" w:rsidP="008C4390">
      <w:pPr>
        <w:pStyle w:val="Bibliography"/>
        <w:rPr>
          <w:rFonts w:cs="Times New Roman"/>
        </w:rPr>
      </w:pPr>
      <w:r w:rsidRPr="008C4390">
        <w:rPr>
          <w:rFonts w:cs="Times New Roman"/>
        </w:rPr>
        <w:t xml:space="preserve">Jeyasingh, P. D., and L. J. Weider. 2005. Phosphorus availability mediates plasticity in life-history traits and predator-prey interactions in </w:t>
      </w:r>
      <w:r w:rsidRPr="008C4390">
        <w:rPr>
          <w:rFonts w:cs="Times New Roman"/>
          <w:i/>
          <w:iCs/>
        </w:rPr>
        <w:t>Daphnia</w:t>
      </w:r>
      <w:r w:rsidRPr="008C4390">
        <w:rPr>
          <w:rFonts w:cs="Times New Roman"/>
        </w:rPr>
        <w:t>: Phosphorus alters life-history and predation. Ecology Letters 8:1021–1028.</w:t>
      </w:r>
    </w:p>
    <w:p w14:paraId="2D378C7D" w14:textId="77777777" w:rsidR="008C4390" w:rsidRPr="008C4390" w:rsidRDefault="008C4390" w:rsidP="008C4390">
      <w:pPr>
        <w:pStyle w:val="Bibliography"/>
        <w:rPr>
          <w:rFonts w:cs="Times New Roman"/>
        </w:rPr>
      </w:pPr>
      <w:r w:rsidRPr="008C4390">
        <w:rPr>
          <w:rFonts w:cs="Times New Roman"/>
        </w:rPr>
        <w:t>Kauffman, M. J., J. F. Brodie, and E. S. Jules. 2010. Are wolves saving Yellowstone’s aspen? A landscape‐level test of a behaviorally mediated trophic cascade. Ecology 91:2742–2755.</w:t>
      </w:r>
    </w:p>
    <w:p w14:paraId="47155DC5" w14:textId="77777777" w:rsidR="008C4390" w:rsidRPr="008C4390" w:rsidRDefault="008C4390" w:rsidP="008C4390">
      <w:pPr>
        <w:pStyle w:val="Bibliography"/>
        <w:rPr>
          <w:rFonts w:cs="Times New Roman"/>
        </w:rPr>
      </w:pPr>
      <w:r w:rsidRPr="008C4390">
        <w:rPr>
          <w:rFonts w:cs="Times New Roman"/>
        </w:rPr>
        <w:lastRenderedPageBreak/>
        <w:t>Kesler, D. H., and W. R. Munns. 1989. Predation by Belostoma flumineum (Hemiptera): An Important Cause of Mortality in Freshwater Snails. Journal of the North American Benthological Society 8:342–350.</w:t>
      </w:r>
    </w:p>
    <w:p w14:paraId="19BB178D" w14:textId="77777777" w:rsidR="008C4390" w:rsidRPr="008C4390" w:rsidRDefault="008C4390" w:rsidP="008C4390">
      <w:pPr>
        <w:pStyle w:val="Bibliography"/>
        <w:rPr>
          <w:rFonts w:cs="Times New Roman"/>
        </w:rPr>
      </w:pPr>
      <w:r w:rsidRPr="008C4390">
        <w:rPr>
          <w:rFonts w:cs="Times New Roman"/>
        </w:rPr>
        <w:t>Kimbro, D. L., B. S. Cheng, and E. D. Grosholz. 2013. Biotic resistance in marine environments. Ecology Letters 16:821–833.</w:t>
      </w:r>
    </w:p>
    <w:p w14:paraId="39832C8D" w14:textId="77777777" w:rsidR="008C4390" w:rsidRPr="008C4390" w:rsidRDefault="008C4390" w:rsidP="008C4390">
      <w:pPr>
        <w:pStyle w:val="Bibliography"/>
        <w:rPr>
          <w:rFonts w:cs="Times New Roman"/>
        </w:rPr>
      </w:pPr>
      <w:r w:rsidRPr="008C4390">
        <w:rPr>
          <w:rFonts w:cs="Times New Roman"/>
        </w:rPr>
        <w:t>Ma, G., C. Bai, V. H. W. Rudolf, and C. Ma. 2021. Night warming alters mean warming effects on predator–prey interactions by modifying predator demographics and interaction strengths. Functional Ecology 35:2094–2107.</w:t>
      </w:r>
    </w:p>
    <w:p w14:paraId="7850FD21" w14:textId="77777777" w:rsidR="008C4390" w:rsidRPr="008C4390" w:rsidRDefault="008C4390" w:rsidP="008C4390">
      <w:pPr>
        <w:pStyle w:val="Bibliography"/>
        <w:rPr>
          <w:rFonts w:cs="Times New Roman"/>
        </w:rPr>
      </w:pPr>
      <w:r w:rsidRPr="008C4390">
        <w:rPr>
          <w:rFonts w:cs="Times New Roman"/>
        </w:rPr>
        <w:t>MacArthur, R., and R. Levins. 1964. Competition, habitat selections, and character displacement in a patchy environment. Proceedings of the National Academy of Sciences 51:1207–1210.</w:t>
      </w:r>
    </w:p>
    <w:p w14:paraId="560BC802" w14:textId="77777777" w:rsidR="008C4390" w:rsidRPr="008C4390" w:rsidRDefault="008C4390" w:rsidP="008C4390">
      <w:pPr>
        <w:pStyle w:val="Bibliography"/>
        <w:rPr>
          <w:rFonts w:cs="Times New Roman"/>
        </w:rPr>
      </w:pPr>
      <w:r w:rsidRPr="008C4390">
        <w:rPr>
          <w:rFonts w:cs="Times New Roman"/>
        </w:rPr>
        <w:t>McCoy, M. W., B. M. Bolker, K. M. Warkentin, and J. R. Vonesh. 2011. Predicting Predation through Prey Ontogeny Using Size-Dependent Functional Response Models. The American Naturalist 177:17.</w:t>
      </w:r>
    </w:p>
    <w:p w14:paraId="1D04D9A8" w14:textId="77777777" w:rsidR="008C4390" w:rsidRPr="008C4390" w:rsidRDefault="008C4390" w:rsidP="008C4390">
      <w:pPr>
        <w:pStyle w:val="Bibliography"/>
        <w:rPr>
          <w:rFonts w:cs="Times New Roman"/>
        </w:rPr>
      </w:pPr>
      <w:r w:rsidRPr="008C4390">
        <w:rPr>
          <w:rFonts w:cs="Times New Roman"/>
        </w:rPr>
        <w:t>McVoy, C. W., W. P. Said, J. Obeyseker, J. A. VanArman, and T. W. Dreschel. 2011. Landscapes and Hydrology of the Predrainage Everglades. University Press of Florida.</w:t>
      </w:r>
    </w:p>
    <w:p w14:paraId="5E1ECF35" w14:textId="77777777" w:rsidR="008C4390" w:rsidRPr="008C4390" w:rsidRDefault="008C4390" w:rsidP="008C4390">
      <w:pPr>
        <w:pStyle w:val="Bibliography"/>
        <w:rPr>
          <w:rFonts w:cs="Times New Roman"/>
        </w:rPr>
      </w:pPr>
      <w:r w:rsidRPr="008C4390">
        <w:rPr>
          <w:rFonts w:cs="Times New Roman"/>
        </w:rPr>
        <w:t>Meehan, M. L., K. F. Turnbull, B. J. Sinclair, and Z. Lindo. 2022. Predators minimize energy costs, rather than maximize energy gains under warming: Evidence from a microcosm feeding experiment. Functional Ecology 36:2279–2288.</w:t>
      </w:r>
    </w:p>
    <w:p w14:paraId="5F00018A" w14:textId="77777777" w:rsidR="008C4390" w:rsidRPr="008C4390" w:rsidRDefault="008C4390" w:rsidP="008C4390">
      <w:pPr>
        <w:pStyle w:val="Bibliography"/>
        <w:rPr>
          <w:rFonts w:cs="Times New Roman"/>
        </w:rPr>
      </w:pPr>
      <w:r w:rsidRPr="008C4390">
        <w:rPr>
          <w:rFonts w:cs="Times New Roman"/>
        </w:rPr>
        <w:t>Munroe, D., S. Borsetti, K. Ashton-Alcox, and D. Bushek. 2017. Early Post-Settlement Growth in Wild Eastern Oyster (Crassostrea virginica Gemlin 1791) Populations. Estuaries and Coasts 40:880–888.</w:t>
      </w:r>
    </w:p>
    <w:p w14:paraId="1E47EA72" w14:textId="77777777" w:rsidR="008C4390" w:rsidRPr="008C4390" w:rsidRDefault="008C4390" w:rsidP="008C4390">
      <w:pPr>
        <w:pStyle w:val="Bibliography"/>
        <w:rPr>
          <w:rFonts w:cs="Times New Roman"/>
        </w:rPr>
      </w:pPr>
      <w:r w:rsidRPr="008C4390">
        <w:rPr>
          <w:rFonts w:cs="Times New Roman"/>
        </w:rPr>
        <w:lastRenderedPageBreak/>
        <w:t>National Academies of Sciences, Engineering, and Medicine. 2021. Progress Toward Restoring the Everglades: The Eighth Biennial Review - 2020. Page 25853. National Academies Press, Washington, D.C.</w:t>
      </w:r>
    </w:p>
    <w:p w14:paraId="47F9CCB0" w14:textId="77777777" w:rsidR="008C4390" w:rsidRPr="008C4390" w:rsidRDefault="008C4390" w:rsidP="008C4390">
      <w:pPr>
        <w:pStyle w:val="Bibliography"/>
        <w:rPr>
          <w:rFonts w:cs="Times New Roman"/>
        </w:rPr>
      </w:pPr>
      <w:r w:rsidRPr="008C4390">
        <w:rPr>
          <w:rFonts w:cs="Times New Roman"/>
        </w:rPr>
        <w:t>Nunes, L. T., D. R. Barneche, N. S. Lastrucci, A. A. Fraga, J. A. C. C. Nunes, C. E. L. Ferreira, and S. R. Floeter. 2021. Predicting the effects of body size, temperature and diet on animal feeding rates. Functional Ecology 35:2229–2240.</w:t>
      </w:r>
    </w:p>
    <w:p w14:paraId="552E5B65" w14:textId="77777777" w:rsidR="008C4390" w:rsidRPr="008C4390" w:rsidRDefault="008C4390" w:rsidP="008C4390">
      <w:pPr>
        <w:pStyle w:val="Bibliography"/>
        <w:rPr>
          <w:rFonts w:cs="Times New Roman"/>
        </w:rPr>
      </w:pPr>
      <w:r w:rsidRPr="008C4390">
        <w:rPr>
          <w:rFonts w:cs="Times New Roman"/>
        </w:rPr>
        <w:t>O’Hare, N. K. 2010. Pomacea paludosa (Florida Apple Snail) Reproduction in Restored and Natural Seasonal Wetlands in the Everglades. Wetlands 30:1045–1052.</w:t>
      </w:r>
    </w:p>
    <w:p w14:paraId="6E751B43" w14:textId="77777777" w:rsidR="008C4390" w:rsidRPr="008C4390" w:rsidRDefault="008C4390" w:rsidP="008C4390">
      <w:pPr>
        <w:pStyle w:val="Bibliography"/>
        <w:rPr>
          <w:rFonts w:cs="Times New Roman"/>
        </w:rPr>
      </w:pPr>
      <w:r w:rsidRPr="008C4390">
        <w:rPr>
          <w:rFonts w:cs="Times New Roman"/>
        </w:rPr>
        <w:t>Pepi, A., P. Grof-Tisza, M. Holyoak, and R. Karban. 2018. As temperature increases, predator attack rate is more important to survival than a smaller window of prey vulnerability. Ecology 99:1584–1590.</w:t>
      </w:r>
    </w:p>
    <w:p w14:paraId="1DA3D6EC" w14:textId="77777777" w:rsidR="008C4390" w:rsidRPr="008C4390" w:rsidRDefault="008C4390" w:rsidP="008C4390">
      <w:pPr>
        <w:pStyle w:val="Bibliography"/>
        <w:rPr>
          <w:rFonts w:cs="Times New Roman"/>
        </w:rPr>
      </w:pPr>
      <w:r w:rsidRPr="008C4390">
        <w:rPr>
          <w:rFonts w:cs="Times New Roman"/>
        </w:rPr>
        <w:t>Pepi, A., T. Hayes, and K. Lyberger. 2023. Thermal asymmetries influence effects of warming on stage and size-dependent predator–prey interactions. Theoretical Ecology 16:105–115.</w:t>
      </w:r>
    </w:p>
    <w:p w14:paraId="3178DFB2" w14:textId="77777777" w:rsidR="008C4390" w:rsidRPr="008C4390" w:rsidRDefault="008C4390" w:rsidP="008C4390">
      <w:pPr>
        <w:pStyle w:val="Bibliography"/>
        <w:rPr>
          <w:rFonts w:cs="Times New Roman"/>
        </w:rPr>
      </w:pPr>
      <w:r w:rsidRPr="008C4390">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052A7FD7" w14:textId="77777777" w:rsidR="008C4390" w:rsidRPr="008C4390" w:rsidRDefault="008C4390" w:rsidP="008C4390">
      <w:pPr>
        <w:pStyle w:val="Bibliography"/>
        <w:rPr>
          <w:rFonts w:cs="Times New Roman"/>
        </w:rPr>
      </w:pPr>
      <w:r w:rsidRPr="008C4390">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4A771C38" w14:textId="77777777" w:rsidR="008C4390" w:rsidRPr="008C4390" w:rsidRDefault="008C4390" w:rsidP="008C4390">
      <w:pPr>
        <w:pStyle w:val="Bibliography"/>
        <w:rPr>
          <w:rFonts w:cs="Times New Roman"/>
        </w:rPr>
      </w:pPr>
      <w:r w:rsidRPr="008C4390">
        <w:rPr>
          <w:rFonts w:cs="Times New Roman"/>
        </w:rPr>
        <w:t>Richardson, C. J. 2010. The Everglades: North America’s subtropical wetland. Wetlands Ecology and Management 18:517–542.</w:t>
      </w:r>
    </w:p>
    <w:p w14:paraId="56826443" w14:textId="77777777" w:rsidR="008C4390" w:rsidRPr="008C4390" w:rsidRDefault="008C4390" w:rsidP="008C4390">
      <w:pPr>
        <w:pStyle w:val="Bibliography"/>
        <w:rPr>
          <w:rFonts w:cs="Times New Roman"/>
        </w:rPr>
      </w:pPr>
      <w:r w:rsidRPr="008C4390">
        <w:rPr>
          <w:rFonts w:cs="Times New Roman"/>
        </w:rPr>
        <w:lastRenderedPageBreak/>
        <w:t>Ripple, W. J., and R. L. Beschta. 2007. Restoring Yellowstone’s aspen with wolves. Biological Conservation 138:514–519.</w:t>
      </w:r>
    </w:p>
    <w:p w14:paraId="634D48F6" w14:textId="77777777" w:rsidR="008C4390" w:rsidRPr="008C4390" w:rsidRDefault="008C4390" w:rsidP="008C4390">
      <w:pPr>
        <w:pStyle w:val="Bibliography"/>
        <w:rPr>
          <w:rFonts w:cs="Times New Roman"/>
        </w:rPr>
      </w:pPr>
      <w:r w:rsidRPr="008C4390">
        <w:rPr>
          <w:rFonts w:cs="Times New Roman"/>
        </w:rPr>
        <w:t>Rochette, R., and L. M. Dill. 2000. Mortality, behavior and the effects of predators on the intertidal distribution of littorinid gastropods. Journal of Experimental Marine Biology and Ecology 253:165–191.</w:t>
      </w:r>
    </w:p>
    <w:p w14:paraId="26F4F16A" w14:textId="77777777" w:rsidR="008C4390" w:rsidRPr="008C4390" w:rsidRDefault="008C4390" w:rsidP="008C4390">
      <w:pPr>
        <w:pStyle w:val="Bibliography"/>
        <w:rPr>
          <w:rFonts w:cs="Times New Roman"/>
        </w:rPr>
      </w:pPr>
      <w:r w:rsidRPr="008C4390">
        <w:rPr>
          <w:rFonts w:cs="Times New Roman"/>
        </w:rPr>
        <w:t>Ruehl, C. B., and J. C. Trexler. 2013. A suite of prey traits determine predator and nutrient enrichment effects in a tri‐trophic food chain. Ecosphere 4:1–21.</w:t>
      </w:r>
    </w:p>
    <w:p w14:paraId="1DDE4681" w14:textId="77777777" w:rsidR="008C4390" w:rsidRPr="008C4390" w:rsidRDefault="008C4390" w:rsidP="008C4390">
      <w:pPr>
        <w:pStyle w:val="Bibliography"/>
        <w:rPr>
          <w:rFonts w:cs="Times New Roman"/>
        </w:rPr>
      </w:pPr>
      <w:r w:rsidRPr="008C4390">
        <w:rPr>
          <w:rFonts w:cs="Times New Roman"/>
        </w:rPr>
        <w:t>Ruetz, C. R., J. C. Trexler, F. Jordan, W. F. Loftus, and S. A. Perry. 2005. Population dynamics of wetland fishes: spatio‐temporal patterns synchronized by hydrological disturbance? Journal of Animal Ecology 74:322–332.</w:t>
      </w:r>
    </w:p>
    <w:p w14:paraId="734371EA" w14:textId="77777777" w:rsidR="008C4390" w:rsidRPr="008C4390" w:rsidRDefault="008C4390" w:rsidP="008C4390">
      <w:pPr>
        <w:pStyle w:val="Bibliography"/>
        <w:rPr>
          <w:rFonts w:cs="Times New Roman"/>
        </w:rPr>
      </w:pPr>
      <w:r w:rsidRPr="008C4390">
        <w:rPr>
          <w:rFonts w:cs="Times New Roman"/>
        </w:rPr>
        <w:t xml:space="preserve">Schmera, D., A. Baur, and B. Baur. 2015. Size-dependent shell growth and survival in natural populations of the rock-dwelling land snail </w:t>
      </w:r>
      <w:r w:rsidRPr="008C4390">
        <w:rPr>
          <w:rFonts w:cs="Times New Roman"/>
          <w:i/>
          <w:iCs/>
        </w:rPr>
        <w:t>Chondrina</w:t>
      </w:r>
      <w:r w:rsidRPr="008C4390">
        <w:rPr>
          <w:rFonts w:cs="Times New Roman"/>
        </w:rPr>
        <w:t xml:space="preserve"> </w:t>
      </w:r>
      <w:r w:rsidRPr="008C4390">
        <w:rPr>
          <w:rFonts w:cs="Times New Roman"/>
          <w:i/>
          <w:iCs/>
        </w:rPr>
        <w:t>clienta</w:t>
      </w:r>
      <w:r w:rsidRPr="008C4390">
        <w:rPr>
          <w:rFonts w:cs="Times New Roman"/>
        </w:rPr>
        <w:t>. Canadian Journal of Zoology 93:403–410.</w:t>
      </w:r>
    </w:p>
    <w:p w14:paraId="7D7620E7" w14:textId="77777777" w:rsidR="008C4390" w:rsidRPr="008C4390" w:rsidRDefault="008C4390" w:rsidP="008C4390">
      <w:pPr>
        <w:pStyle w:val="Bibliography"/>
        <w:rPr>
          <w:rFonts w:cs="Times New Roman"/>
        </w:rPr>
      </w:pPr>
      <w:r w:rsidRPr="008C4390">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37D94AB6" w14:textId="77777777" w:rsidR="008C4390" w:rsidRPr="008C4390" w:rsidRDefault="008C4390" w:rsidP="008C4390">
      <w:pPr>
        <w:pStyle w:val="Bibliography"/>
        <w:rPr>
          <w:rFonts w:cs="Times New Roman"/>
        </w:rPr>
      </w:pPr>
      <w:r w:rsidRPr="008C4390">
        <w:rPr>
          <w:rFonts w:cs="Times New Roman"/>
        </w:rPr>
        <w:t>Valentine-Darby, P. L., S. E. Kell, and P. C. Darby. 2015. Predation on Florida apple snails (Pomacea paludosa) by native and non-native aquatic fauna, and predator-prey size relationships. Florida Scientist 78:47–56.</w:t>
      </w:r>
    </w:p>
    <w:p w14:paraId="2613E749" w14:textId="77777777" w:rsidR="008C4390" w:rsidRPr="008C4390" w:rsidRDefault="008C4390" w:rsidP="008C4390">
      <w:pPr>
        <w:pStyle w:val="Bibliography"/>
        <w:rPr>
          <w:rFonts w:cs="Times New Roman"/>
        </w:rPr>
      </w:pPr>
      <w:r w:rsidRPr="008C4390">
        <w:rPr>
          <w:rFonts w:cs="Times New Roman"/>
        </w:rPr>
        <w:t>Vance, R. R. 1985. The Stable Coexistence of Two Competitors for One Resource. The American Naturalist 126:72–86.</w:t>
      </w:r>
    </w:p>
    <w:p w14:paraId="649C93B7" w14:textId="77777777" w:rsidR="008C4390" w:rsidRPr="008C4390" w:rsidRDefault="008C4390" w:rsidP="008C4390">
      <w:pPr>
        <w:pStyle w:val="Bibliography"/>
        <w:rPr>
          <w:rFonts w:cs="Times New Roman"/>
        </w:rPr>
      </w:pPr>
      <w:r w:rsidRPr="008C4390">
        <w:rPr>
          <w:rFonts w:cs="Times New Roman"/>
        </w:rPr>
        <w:lastRenderedPageBreak/>
        <w:t>Viñals-Domingo, A., S. Bertolino, G. López-Iborra, and J. A. Gil-Delgado. 2020. Seasonal survival in a non-hibernating Mediterranean garden dormouse population. Mammalian Biology 100:581–589.</w:t>
      </w:r>
    </w:p>
    <w:p w14:paraId="65DBB629" w14:textId="77777777" w:rsidR="008C4390" w:rsidRPr="008C4390" w:rsidRDefault="008C4390" w:rsidP="008C4390">
      <w:pPr>
        <w:pStyle w:val="Bibliography"/>
        <w:rPr>
          <w:rFonts w:cs="Times New Roman"/>
        </w:rPr>
      </w:pPr>
      <w:r w:rsidRPr="008C4390">
        <w:rPr>
          <w:rFonts w:cs="Times New Roman"/>
        </w:rPr>
        <w:t>Werner, E. E., and J. F. Gilliam. 1984. The Ontogenetic Niche and Species Interactions in Size-Structured Populations. Annual Review of Ecology and Systematics 15:393–425.</w:t>
      </w:r>
    </w:p>
    <w:p w14:paraId="38E82534" w14:textId="77777777" w:rsidR="008C4390" w:rsidRPr="008C4390" w:rsidRDefault="008C4390" w:rsidP="008C4390">
      <w:pPr>
        <w:pStyle w:val="Bibliography"/>
        <w:rPr>
          <w:rFonts w:cs="Times New Roman"/>
        </w:rPr>
      </w:pPr>
      <w:r w:rsidRPr="008C4390">
        <w:rPr>
          <w:rFonts w:cs="Times New Roman"/>
        </w:rPr>
        <w:t>Zweig, C. L., and W. M. Kitchens. 2008. Effects of landscape gradients on wetland vegetation communities: Information for large-scale restoration. Wetlands 28:1086–1096.</w:t>
      </w:r>
    </w:p>
    <w:p w14:paraId="15C6A339" w14:textId="3CCC122F" w:rsidR="002B3071" w:rsidRDefault="00781DC3" w:rsidP="00295EE2">
      <w:pPr>
        <w:pStyle w:val="Heading1"/>
      </w:pPr>
      <w:r>
        <w:fldChar w:fldCharType="end"/>
      </w:r>
    </w:p>
    <w:p w14:paraId="5AE50DD2" w14:textId="4DEC4875" w:rsidR="004A3392" w:rsidRDefault="00295EE2" w:rsidP="00275C58">
      <w:pPr>
        <w:pStyle w:val="Heading1"/>
      </w:pPr>
      <w:r>
        <w:t>Tables</w:t>
      </w:r>
    </w:p>
    <w:p w14:paraId="3A500074" w14:textId="0696CE49"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FAS </w:t>
      </w:r>
      <w:r w:rsidR="006D631E">
        <w:t xml:space="preserve">annual 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r w:rsidR="00367799">
              <w:t xml:space="preserve"> of Environmental Change Hypothes</w:t>
            </w:r>
            <w:r w:rsidR="00A26759">
              <w:t xml:space="preserve">is </w:t>
            </w:r>
          </w:p>
        </w:tc>
      </w:tr>
      <w:tr w:rsidR="008D401D" w14:paraId="6958E19D" w14:textId="77777777" w:rsidTr="00574DD7">
        <w:tc>
          <w:tcPr>
            <w:tcW w:w="1435" w:type="dxa"/>
            <w:vAlign w:val="center"/>
          </w:tcPr>
          <w:p w14:paraId="16778115" w14:textId="67AB9909" w:rsidR="008D401D" w:rsidRDefault="008D401D" w:rsidP="00C91E54">
            <w:pPr>
              <w:spacing w:line="240" w:lineRule="auto"/>
              <w:jc w:val="center"/>
            </w:pPr>
            <w:r>
              <w:t>1</w:t>
            </w:r>
          </w:p>
        </w:tc>
        <w:tc>
          <w:tcPr>
            <w:tcW w:w="7915" w:type="dxa"/>
          </w:tcPr>
          <w:p w14:paraId="019FC518" w14:textId="3D1AE568" w:rsidR="008D401D" w:rsidRDefault="008D401D" w:rsidP="001D0871">
            <w:pPr>
              <w:spacing w:after="120" w:line="240" w:lineRule="auto"/>
            </w:pPr>
            <w:r>
              <w:t>Seasonal depth/hydro-patterns that shift more of the egg production to the wet season expose more juveniles to favorable wet season parameters.</w:t>
            </w:r>
          </w:p>
        </w:tc>
      </w:tr>
      <w:tr w:rsidR="008D401D" w14:paraId="5852E489" w14:textId="77777777" w:rsidTr="00C91E54">
        <w:tc>
          <w:tcPr>
            <w:tcW w:w="1435" w:type="dxa"/>
            <w:vAlign w:val="center"/>
          </w:tcPr>
          <w:p w14:paraId="7FCD9640" w14:textId="5C08121B" w:rsidR="008D401D" w:rsidRDefault="008D401D" w:rsidP="00C91E54">
            <w:pPr>
              <w:spacing w:line="240" w:lineRule="auto"/>
              <w:jc w:val="center"/>
            </w:pPr>
            <w:r>
              <w:t>2</w:t>
            </w:r>
          </w:p>
        </w:tc>
        <w:tc>
          <w:tcPr>
            <w:tcW w:w="7915" w:type="dxa"/>
          </w:tcPr>
          <w:p w14:paraId="0D0A1EF9" w14:textId="4065B747" w:rsidR="008D401D" w:rsidRDefault="008D401D" w:rsidP="001D0871">
            <w:pPr>
              <w:spacing w:after="120" w:line="240" w:lineRule="auto"/>
            </w:pPr>
            <w:r>
              <w:t xml:space="preserve">Hydrologic conditions that improve growth rates (e.g., flow or flow-loading of nutrients) </w:t>
            </w:r>
            <w:r w:rsidR="0022075D">
              <w:t>through</w:t>
            </w:r>
            <w:r>
              <w:t xml:space="preserve"> improve</w:t>
            </w:r>
            <w:r w:rsidR="0022075D">
              <w:t>d</w:t>
            </w:r>
            <w:r>
              <w:t xml:space="preserve"> food quality or water quality (oxygenation).</w:t>
            </w:r>
          </w:p>
        </w:tc>
      </w:tr>
      <w:tr w:rsidR="008D401D" w14:paraId="186E76DA" w14:textId="77777777" w:rsidTr="00C91E54">
        <w:tc>
          <w:tcPr>
            <w:tcW w:w="1435" w:type="dxa"/>
            <w:vAlign w:val="center"/>
          </w:tcPr>
          <w:p w14:paraId="2648B44D" w14:textId="2944CF60" w:rsidR="008D401D" w:rsidRDefault="008D401D" w:rsidP="00C91E54">
            <w:pPr>
              <w:spacing w:line="240" w:lineRule="auto"/>
              <w:jc w:val="center"/>
            </w:pPr>
            <w:r>
              <w:t>3</w:t>
            </w:r>
          </w:p>
        </w:tc>
        <w:tc>
          <w:tcPr>
            <w:tcW w:w="7915" w:type="dxa"/>
          </w:tcPr>
          <w:p w14:paraId="4E39BF58" w14:textId="67122E81" w:rsidR="008D401D" w:rsidRDefault="008D401D" w:rsidP="001D0871">
            <w:pPr>
              <w:spacing w:after="120" w:line="240" w:lineRule="auto"/>
            </w:pPr>
            <w:r>
              <w:t xml:space="preserve">Hydrologic patterns that disfavor important predators </w:t>
            </w:r>
            <w:r w:rsidR="00197C7B">
              <w:t xml:space="preserve">could </w:t>
            </w:r>
            <w:r>
              <w:t>improve survival for juvenile snails</w:t>
            </w:r>
            <w:r w:rsidR="00197C7B">
              <w:t xml:space="preserve"> (especially in the dry season)</w:t>
            </w:r>
            <w:r>
              <w:t>.</w:t>
            </w:r>
          </w:p>
        </w:tc>
      </w:tr>
    </w:tbl>
    <w:p w14:paraId="01C220A7" w14:textId="77777777" w:rsidR="007455DB" w:rsidRDefault="007455DB" w:rsidP="00656BF2">
      <w:pPr>
        <w:pStyle w:val="Heading1"/>
      </w:pPr>
    </w:p>
    <w:p w14:paraId="50FC32B7" w14:textId="1F45C749" w:rsidR="00733704" w:rsidRDefault="00AF7FFE" w:rsidP="00880F34">
      <w:pPr>
        <w:pStyle w:val="Heading1"/>
      </w:pPr>
      <w:r>
        <w:t>Figure</w:t>
      </w:r>
      <w:r w:rsidR="00673700">
        <w:t xml:space="preserve"> Captions</w:t>
      </w:r>
      <w:bookmarkStart w:id="8" w:name="_Hlk98960098"/>
    </w:p>
    <w:p w14:paraId="1E0BDA16" w14:textId="36F2024D"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w:t>
      </w:r>
      <w:r w:rsidR="00C10D89">
        <w:t>Resource populations are decreasing/recruiting in a</w:t>
      </w:r>
      <w:r>
        <w:t xml:space="preserve">reas to the left and </w:t>
      </w:r>
      <w:r w:rsidR="00F54641">
        <w:t xml:space="preserve">below </w:t>
      </w:r>
      <w:r>
        <w:t xml:space="preserve">the </w:t>
      </w:r>
      <w:r w:rsidR="00F54641">
        <w:t>isoc</w:t>
      </w:r>
      <w:r>
        <w:t>line</w:t>
      </w:r>
      <w:r w:rsidR="00FA25C0">
        <w:t xml:space="preserve"> </w:t>
      </w:r>
      <w:r w:rsidR="00EB2904">
        <w:t>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F54641">
        <w:t>Demonstrated</w:t>
      </w:r>
      <w:r>
        <w:t xml:space="preserve"> or hypothetical </w:t>
      </w:r>
      <w:r w:rsidR="00F54641">
        <w:t>examples of populations</w:t>
      </w:r>
      <w:r>
        <w:t xml:space="preserve"> spanning freshwater, terrestrial and </w:t>
      </w:r>
      <w:r>
        <w:lastRenderedPageBreak/>
        <w:t xml:space="preserve">marine ecosystems </w:t>
      </w:r>
      <w:r w:rsidR="00F54641">
        <w:t xml:space="preserve">for which </w:t>
      </w:r>
      <w:r w:rsidR="00BE5180">
        <w:t>assumed</w:t>
      </w:r>
      <w:r w:rsidR="00F54641">
        <w:t xml:space="preserve"> demographic</w:t>
      </w:r>
      <w:r>
        <w:t xml:space="preserve"> isoclin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Aedes atropalpus</w:t>
      </w:r>
      <w:r>
        <w:t>) population</w:t>
      </w:r>
      <w:r w:rsidR="009B7848">
        <w:t xml:space="preserve"> with predatory </w:t>
      </w:r>
      <w:r>
        <w:t>dragonflies (</w:t>
      </w:r>
      <w:r>
        <w:rPr>
          <w:i/>
          <w:iCs/>
        </w:rPr>
        <w:t xml:space="preserve">Pantala </w:t>
      </w:r>
      <w:r>
        <w:t xml:space="preserve">spp.) </w:t>
      </w:r>
      <w:r w:rsidR="009B7848">
        <w:t>depends on</w:t>
      </w:r>
      <w:r w:rsidR="00E47AC4">
        <w:t xml:space="preserve"> joint</w:t>
      </w:r>
      <w:r w:rsidR="009B7848">
        <w:t xml:space="preserve"> temperature mediation of survival</w:t>
      </w:r>
      <w:r w:rsidR="00DD0AD5">
        <w:t xml:space="preserve"> (driven by dragonfly consumption)</w:t>
      </w:r>
      <w:r>
        <w:t xml:space="preserve"> 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w:t>
      </w:r>
      <w:r w:rsidR="006E43D2">
        <w:t>y</w:t>
      </w:r>
      <w:r>
        <w:t xml:space="preserve">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19896EFF" w14:textId="2099994C" w:rsidR="00AF7FFE" w:rsidRPr="00524172" w:rsidRDefault="00AF7FFE" w:rsidP="00656BF2">
      <w:pPr>
        <w:pStyle w:val="NATESTYLE1CommonCollege"/>
      </w:pPr>
    </w:p>
    <w:bookmarkEnd w:id="8"/>
    <w:p w14:paraId="51E342C0" w14:textId="121226B1"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r w:rsidRPr="00524172">
        <w:rPr>
          <w:i/>
        </w:rPr>
        <w:t>Pomacea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r w:rsidR="00060D3D">
        <w:t>Points are m</w:t>
      </w:r>
      <w:r w:rsidRPr="00524172">
        <w:t xml:space="preserve">ean </w:t>
      </w:r>
      <w:bookmarkStart w:id="9" w:name="_Hlk181094766"/>
      <w:r w:rsidR="004B47CA">
        <w:t>daily</w:t>
      </w:r>
      <w:r>
        <w:t xml:space="preserve"> </w:t>
      </w:r>
      <w:r w:rsidRPr="00524172">
        <w:t>survival</w:t>
      </w:r>
      <w:r>
        <w:t xml:space="preserve"> </w:t>
      </w:r>
      <w:bookmarkEnd w:id="9"/>
      <w:r>
        <w:t>(snails &lt; 10mm SL)</w:t>
      </w:r>
      <w:r w:rsidRPr="00524172">
        <w:t xml:space="preserve"> and </w:t>
      </w:r>
      <w:r>
        <w:t>growth (</w:t>
      </w:r>
      <w:r w:rsidR="008D2663">
        <w:t>k</w:t>
      </w:r>
      <w:r w:rsidRPr="00867D1A">
        <w:rPr>
          <w:vertAlign w:val="subscript"/>
        </w:rPr>
        <w:t>growth</w:t>
      </w:r>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Water Conservation Area 3A</w:t>
      </w:r>
      <w:r>
        <w:t>.</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7"/>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3BBF4" w14:textId="77777777" w:rsidR="00AA0B20" w:rsidRDefault="00AA0B20">
      <w:pPr>
        <w:spacing w:line="240" w:lineRule="auto"/>
      </w:pPr>
      <w:r>
        <w:separator/>
      </w:r>
    </w:p>
  </w:endnote>
  <w:endnote w:type="continuationSeparator" w:id="0">
    <w:p w14:paraId="35D44BAD" w14:textId="77777777" w:rsidR="00AA0B20" w:rsidRDefault="00AA0B20">
      <w:pPr>
        <w:spacing w:line="240" w:lineRule="auto"/>
      </w:pPr>
      <w:r>
        <w:continuationSeparator/>
      </w:r>
    </w:p>
  </w:endnote>
  <w:endnote w:type="continuationNotice" w:id="1">
    <w:p w14:paraId="2BFCF624" w14:textId="77777777" w:rsidR="00AA0B20" w:rsidRDefault="00AA0B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DB32D" w14:textId="77777777" w:rsidR="00AA0B20" w:rsidRDefault="00AA0B20">
      <w:pPr>
        <w:spacing w:line="240" w:lineRule="auto"/>
      </w:pPr>
      <w:r>
        <w:separator/>
      </w:r>
    </w:p>
  </w:footnote>
  <w:footnote w:type="continuationSeparator" w:id="0">
    <w:p w14:paraId="6E54B13F" w14:textId="77777777" w:rsidR="00AA0B20" w:rsidRDefault="00AA0B20">
      <w:pPr>
        <w:spacing w:line="240" w:lineRule="auto"/>
      </w:pPr>
      <w:r>
        <w:continuationSeparator/>
      </w:r>
    </w:p>
  </w:footnote>
  <w:footnote w:type="continuationNotice" w:id="1">
    <w:p w14:paraId="79B6D1BA" w14:textId="77777777" w:rsidR="00AA0B20" w:rsidRDefault="00AA0B2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3A3C"/>
    <w:rsid w:val="00014C73"/>
    <w:rsid w:val="000152CA"/>
    <w:rsid w:val="000154FF"/>
    <w:rsid w:val="00015CCB"/>
    <w:rsid w:val="0001629E"/>
    <w:rsid w:val="0001672F"/>
    <w:rsid w:val="00016A26"/>
    <w:rsid w:val="00017343"/>
    <w:rsid w:val="0001787A"/>
    <w:rsid w:val="00017F5F"/>
    <w:rsid w:val="0002010E"/>
    <w:rsid w:val="00021122"/>
    <w:rsid w:val="000223DF"/>
    <w:rsid w:val="00022930"/>
    <w:rsid w:val="00022A7E"/>
    <w:rsid w:val="00023526"/>
    <w:rsid w:val="000244C3"/>
    <w:rsid w:val="00025740"/>
    <w:rsid w:val="00025AED"/>
    <w:rsid w:val="00025F66"/>
    <w:rsid w:val="00026968"/>
    <w:rsid w:val="00026D35"/>
    <w:rsid w:val="00030209"/>
    <w:rsid w:val="000303C7"/>
    <w:rsid w:val="00032020"/>
    <w:rsid w:val="00032406"/>
    <w:rsid w:val="000333D0"/>
    <w:rsid w:val="00033A51"/>
    <w:rsid w:val="00034D58"/>
    <w:rsid w:val="00036C0C"/>
    <w:rsid w:val="00037258"/>
    <w:rsid w:val="00040871"/>
    <w:rsid w:val="00040DE3"/>
    <w:rsid w:val="00044D4E"/>
    <w:rsid w:val="00045E17"/>
    <w:rsid w:val="000468BF"/>
    <w:rsid w:val="00046C86"/>
    <w:rsid w:val="000508A9"/>
    <w:rsid w:val="00052DC3"/>
    <w:rsid w:val="00053D41"/>
    <w:rsid w:val="00053D5C"/>
    <w:rsid w:val="00054C47"/>
    <w:rsid w:val="00055822"/>
    <w:rsid w:val="00055B5C"/>
    <w:rsid w:val="00055DD0"/>
    <w:rsid w:val="00056090"/>
    <w:rsid w:val="0005620A"/>
    <w:rsid w:val="00057264"/>
    <w:rsid w:val="0006029E"/>
    <w:rsid w:val="00060D3D"/>
    <w:rsid w:val="00061221"/>
    <w:rsid w:val="000623EA"/>
    <w:rsid w:val="000636AE"/>
    <w:rsid w:val="000647B0"/>
    <w:rsid w:val="0006759F"/>
    <w:rsid w:val="000678A8"/>
    <w:rsid w:val="00067FCB"/>
    <w:rsid w:val="00070D47"/>
    <w:rsid w:val="00071552"/>
    <w:rsid w:val="00073570"/>
    <w:rsid w:val="00073BCD"/>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418E"/>
    <w:rsid w:val="000A4A07"/>
    <w:rsid w:val="000A4C15"/>
    <w:rsid w:val="000A72ED"/>
    <w:rsid w:val="000B1BF9"/>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2D50"/>
    <w:rsid w:val="000D3F65"/>
    <w:rsid w:val="000D40B1"/>
    <w:rsid w:val="000D5D3F"/>
    <w:rsid w:val="000D63B5"/>
    <w:rsid w:val="000D7D24"/>
    <w:rsid w:val="000E0AAB"/>
    <w:rsid w:val="000E18F5"/>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6BA6"/>
    <w:rsid w:val="001376C0"/>
    <w:rsid w:val="00137CB6"/>
    <w:rsid w:val="00137FEC"/>
    <w:rsid w:val="0014008A"/>
    <w:rsid w:val="00140306"/>
    <w:rsid w:val="00140737"/>
    <w:rsid w:val="0014154D"/>
    <w:rsid w:val="0014301A"/>
    <w:rsid w:val="00143218"/>
    <w:rsid w:val="00143F0B"/>
    <w:rsid w:val="00144E6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A62"/>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8B6"/>
    <w:rsid w:val="001A7F22"/>
    <w:rsid w:val="001B1E91"/>
    <w:rsid w:val="001B1EC1"/>
    <w:rsid w:val="001B2692"/>
    <w:rsid w:val="001B2FAF"/>
    <w:rsid w:val="001B4E56"/>
    <w:rsid w:val="001B61CD"/>
    <w:rsid w:val="001C0980"/>
    <w:rsid w:val="001C136B"/>
    <w:rsid w:val="001C1CC4"/>
    <w:rsid w:val="001C3322"/>
    <w:rsid w:val="001C3686"/>
    <w:rsid w:val="001C471C"/>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6ACF"/>
    <w:rsid w:val="001E70C4"/>
    <w:rsid w:val="001E7644"/>
    <w:rsid w:val="001F148F"/>
    <w:rsid w:val="001F23B3"/>
    <w:rsid w:val="001F359D"/>
    <w:rsid w:val="001F5C14"/>
    <w:rsid w:val="001F5D6D"/>
    <w:rsid w:val="002005A2"/>
    <w:rsid w:val="002016CC"/>
    <w:rsid w:val="00201F59"/>
    <w:rsid w:val="0020220F"/>
    <w:rsid w:val="00202AFE"/>
    <w:rsid w:val="002032CB"/>
    <w:rsid w:val="00204F02"/>
    <w:rsid w:val="0020532D"/>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27AA7"/>
    <w:rsid w:val="00230A62"/>
    <w:rsid w:val="0023144C"/>
    <w:rsid w:val="00231EA4"/>
    <w:rsid w:val="002331B8"/>
    <w:rsid w:val="00233C43"/>
    <w:rsid w:val="00233F65"/>
    <w:rsid w:val="00234CB6"/>
    <w:rsid w:val="00234D80"/>
    <w:rsid w:val="0023572C"/>
    <w:rsid w:val="00235B0B"/>
    <w:rsid w:val="00237445"/>
    <w:rsid w:val="00237AB4"/>
    <w:rsid w:val="00237DD9"/>
    <w:rsid w:val="002406ED"/>
    <w:rsid w:val="00240C12"/>
    <w:rsid w:val="00240F19"/>
    <w:rsid w:val="0024102B"/>
    <w:rsid w:val="002417D4"/>
    <w:rsid w:val="0024280A"/>
    <w:rsid w:val="00242AA0"/>
    <w:rsid w:val="00243318"/>
    <w:rsid w:val="0024350E"/>
    <w:rsid w:val="0024401F"/>
    <w:rsid w:val="00246147"/>
    <w:rsid w:val="002463DE"/>
    <w:rsid w:val="00246D65"/>
    <w:rsid w:val="00247D98"/>
    <w:rsid w:val="00251E5E"/>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1552"/>
    <w:rsid w:val="002727BA"/>
    <w:rsid w:val="002727D4"/>
    <w:rsid w:val="002750F3"/>
    <w:rsid w:val="00275C58"/>
    <w:rsid w:val="00275E61"/>
    <w:rsid w:val="00276EF8"/>
    <w:rsid w:val="00280786"/>
    <w:rsid w:val="002819F8"/>
    <w:rsid w:val="002820A1"/>
    <w:rsid w:val="002836A0"/>
    <w:rsid w:val="002846D5"/>
    <w:rsid w:val="002850EE"/>
    <w:rsid w:val="00285177"/>
    <w:rsid w:val="00286197"/>
    <w:rsid w:val="002905F9"/>
    <w:rsid w:val="00290BC6"/>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071"/>
    <w:rsid w:val="002B38AE"/>
    <w:rsid w:val="002B3E2D"/>
    <w:rsid w:val="002B51CF"/>
    <w:rsid w:val="002B6B68"/>
    <w:rsid w:val="002B6F23"/>
    <w:rsid w:val="002B7758"/>
    <w:rsid w:val="002B78E0"/>
    <w:rsid w:val="002C01BC"/>
    <w:rsid w:val="002C335D"/>
    <w:rsid w:val="002C355E"/>
    <w:rsid w:val="002C415D"/>
    <w:rsid w:val="002C4AEE"/>
    <w:rsid w:val="002C657A"/>
    <w:rsid w:val="002C70E9"/>
    <w:rsid w:val="002D083F"/>
    <w:rsid w:val="002D0F65"/>
    <w:rsid w:val="002D1DFF"/>
    <w:rsid w:val="002D2214"/>
    <w:rsid w:val="002D4BE6"/>
    <w:rsid w:val="002D551D"/>
    <w:rsid w:val="002D57FD"/>
    <w:rsid w:val="002D69AD"/>
    <w:rsid w:val="002D7569"/>
    <w:rsid w:val="002D7CCD"/>
    <w:rsid w:val="002E0443"/>
    <w:rsid w:val="002E14E8"/>
    <w:rsid w:val="002E3A50"/>
    <w:rsid w:val="002E4404"/>
    <w:rsid w:val="002E4624"/>
    <w:rsid w:val="002E5C92"/>
    <w:rsid w:val="002E631F"/>
    <w:rsid w:val="002E6DA9"/>
    <w:rsid w:val="002E71DB"/>
    <w:rsid w:val="002E7B7E"/>
    <w:rsid w:val="002F0C11"/>
    <w:rsid w:val="002F11C4"/>
    <w:rsid w:val="002F1271"/>
    <w:rsid w:val="002F1FE5"/>
    <w:rsid w:val="002F2658"/>
    <w:rsid w:val="002F427D"/>
    <w:rsid w:val="002F5128"/>
    <w:rsid w:val="002F57F0"/>
    <w:rsid w:val="002F5BC6"/>
    <w:rsid w:val="002F73D4"/>
    <w:rsid w:val="00305A65"/>
    <w:rsid w:val="00305AD4"/>
    <w:rsid w:val="00306D47"/>
    <w:rsid w:val="00307300"/>
    <w:rsid w:val="00307C23"/>
    <w:rsid w:val="00310A74"/>
    <w:rsid w:val="00310B83"/>
    <w:rsid w:val="0031171E"/>
    <w:rsid w:val="00313C02"/>
    <w:rsid w:val="00314786"/>
    <w:rsid w:val="00314ECB"/>
    <w:rsid w:val="00316A0D"/>
    <w:rsid w:val="00320275"/>
    <w:rsid w:val="00322230"/>
    <w:rsid w:val="00323760"/>
    <w:rsid w:val="00324CAE"/>
    <w:rsid w:val="00327D43"/>
    <w:rsid w:val="0033023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217"/>
    <w:rsid w:val="0034339E"/>
    <w:rsid w:val="00343D0E"/>
    <w:rsid w:val="00345B59"/>
    <w:rsid w:val="00345DFB"/>
    <w:rsid w:val="0034634F"/>
    <w:rsid w:val="00346DD2"/>
    <w:rsid w:val="0034789E"/>
    <w:rsid w:val="003478F3"/>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6B26"/>
    <w:rsid w:val="00367799"/>
    <w:rsid w:val="00367EF3"/>
    <w:rsid w:val="00370D9D"/>
    <w:rsid w:val="00370FF4"/>
    <w:rsid w:val="003710F8"/>
    <w:rsid w:val="00371AA7"/>
    <w:rsid w:val="00371B0F"/>
    <w:rsid w:val="003737A7"/>
    <w:rsid w:val="003745EA"/>
    <w:rsid w:val="00377587"/>
    <w:rsid w:val="00377DAF"/>
    <w:rsid w:val="003807EA"/>
    <w:rsid w:val="00380824"/>
    <w:rsid w:val="003818B6"/>
    <w:rsid w:val="00381F28"/>
    <w:rsid w:val="00382E63"/>
    <w:rsid w:val="0038309E"/>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4F9"/>
    <w:rsid w:val="003A09F8"/>
    <w:rsid w:val="003A22A8"/>
    <w:rsid w:val="003A260A"/>
    <w:rsid w:val="003A26DB"/>
    <w:rsid w:val="003A3E0D"/>
    <w:rsid w:val="003A49D5"/>
    <w:rsid w:val="003A5ECA"/>
    <w:rsid w:val="003A61E5"/>
    <w:rsid w:val="003A65A6"/>
    <w:rsid w:val="003A710D"/>
    <w:rsid w:val="003A7571"/>
    <w:rsid w:val="003B058A"/>
    <w:rsid w:val="003B10F7"/>
    <w:rsid w:val="003B17D7"/>
    <w:rsid w:val="003B2948"/>
    <w:rsid w:val="003B306B"/>
    <w:rsid w:val="003B5404"/>
    <w:rsid w:val="003B56F9"/>
    <w:rsid w:val="003B63CB"/>
    <w:rsid w:val="003B7FB1"/>
    <w:rsid w:val="003C1F07"/>
    <w:rsid w:val="003C4667"/>
    <w:rsid w:val="003C5BEE"/>
    <w:rsid w:val="003C6D67"/>
    <w:rsid w:val="003C7C41"/>
    <w:rsid w:val="003D0FF2"/>
    <w:rsid w:val="003D1F0B"/>
    <w:rsid w:val="003D3174"/>
    <w:rsid w:val="003D34C0"/>
    <w:rsid w:val="003D37C1"/>
    <w:rsid w:val="003D4844"/>
    <w:rsid w:val="003D508C"/>
    <w:rsid w:val="003D5706"/>
    <w:rsid w:val="003D6190"/>
    <w:rsid w:val="003D73E1"/>
    <w:rsid w:val="003D7456"/>
    <w:rsid w:val="003E0443"/>
    <w:rsid w:val="003E432B"/>
    <w:rsid w:val="003E506D"/>
    <w:rsid w:val="003E54E0"/>
    <w:rsid w:val="003E58B4"/>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EA1"/>
    <w:rsid w:val="00401CBD"/>
    <w:rsid w:val="00402A95"/>
    <w:rsid w:val="00402E29"/>
    <w:rsid w:val="00405A1B"/>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57F1"/>
    <w:rsid w:val="004261B9"/>
    <w:rsid w:val="0043042E"/>
    <w:rsid w:val="00430B7C"/>
    <w:rsid w:val="00431882"/>
    <w:rsid w:val="004326C7"/>
    <w:rsid w:val="00435987"/>
    <w:rsid w:val="00435AB7"/>
    <w:rsid w:val="004370EF"/>
    <w:rsid w:val="00437ABB"/>
    <w:rsid w:val="00441934"/>
    <w:rsid w:val="00442BAB"/>
    <w:rsid w:val="0044329F"/>
    <w:rsid w:val="00445B39"/>
    <w:rsid w:val="00446C69"/>
    <w:rsid w:val="00447519"/>
    <w:rsid w:val="00450D33"/>
    <w:rsid w:val="004520C9"/>
    <w:rsid w:val="00453F2C"/>
    <w:rsid w:val="00454CE0"/>
    <w:rsid w:val="0045527E"/>
    <w:rsid w:val="004557F1"/>
    <w:rsid w:val="00456249"/>
    <w:rsid w:val="00456548"/>
    <w:rsid w:val="004576DB"/>
    <w:rsid w:val="00457DBA"/>
    <w:rsid w:val="00460A69"/>
    <w:rsid w:val="00460A78"/>
    <w:rsid w:val="004634C6"/>
    <w:rsid w:val="004653E2"/>
    <w:rsid w:val="004654E8"/>
    <w:rsid w:val="0046659C"/>
    <w:rsid w:val="004700BC"/>
    <w:rsid w:val="004709F0"/>
    <w:rsid w:val="00471A26"/>
    <w:rsid w:val="00471CB2"/>
    <w:rsid w:val="0047299A"/>
    <w:rsid w:val="00472D3F"/>
    <w:rsid w:val="00473BF0"/>
    <w:rsid w:val="00475FF2"/>
    <w:rsid w:val="004815C2"/>
    <w:rsid w:val="0048268C"/>
    <w:rsid w:val="0048360A"/>
    <w:rsid w:val="0048466C"/>
    <w:rsid w:val="00484EEF"/>
    <w:rsid w:val="0048615F"/>
    <w:rsid w:val="004864F1"/>
    <w:rsid w:val="00486F36"/>
    <w:rsid w:val="00487C80"/>
    <w:rsid w:val="0049031B"/>
    <w:rsid w:val="004908BD"/>
    <w:rsid w:val="00491701"/>
    <w:rsid w:val="00491B23"/>
    <w:rsid w:val="00492F27"/>
    <w:rsid w:val="00493411"/>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A6FE4"/>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4A8"/>
    <w:rsid w:val="004D3C37"/>
    <w:rsid w:val="004D3C6B"/>
    <w:rsid w:val="004E0532"/>
    <w:rsid w:val="004E0674"/>
    <w:rsid w:val="004E102B"/>
    <w:rsid w:val="004E127F"/>
    <w:rsid w:val="004E212C"/>
    <w:rsid w:val="004E40F2"/>
    <w:rsid w:val="004E5559"/>
    <w:rsid w:val="004E601F"/>
    <w:rsid w:val="004E6F1D"/>
    <w:rsid w:val="004F0269"/>
    <w:rsid w:val="004F1332"/>
    <w:rsid w:val="004F3210"/>
    <w:rsid w:val="004F35FA"/>
    <w:rsid w:val="004F62A4"/>
    <w:rsid w:val="004F6C22"/>
    <w:rsid w:val="00501442"/>
    <w:rsid w:val="00503376"/>
    <w:rsid w:val="00503C41"/>
    <w:rsid w:val="00507B2B"/>
    <w:rsid w:val="00511091"/>
    <w:rsid w:val="005127E4"/>
    <w:rsid w:val="00512E1E"/>
    <w:rsid w:val="00513314"/>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0E80"/>
    <w:rsid w:val="00531A6F"/>
    <w:rsid w:val="005337F7"/>
    <w:rsid w:val="00533C30"/>
    <w:rsid w:val="00533E22"/>
    <w:rsid w:val="00535848"/>
    <w:rsid w:val="0053650C"/>
    <w:rsid w:val="00536C33"/>
    <w:rsid w:val="00537640"/>
    <w:rsid w:val="00537D98"/>
    <w:rsid w:val="00537E4C"/>
    <w:rsid w:val="00541260"/>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42F"/>
    <w:rsid w:val="005B3AB2"/>
    <w:rsid w:val="005B3D03"/>
    <w:rsid w:val="005B46CC"/>
    <w:rsid w:val="005B4FDD"/>
    <w:rsid w:val="005B5252"/>
    <w:rsid w:val="005B5FF6"/>
    <w:rsid w:val="005B6392"/>
    <w:rsid w:val="005B6B18"/>
    <w:rsid w:val="005B755E"/>
    <w:rsid w:val="005C0B27"/>
    <w:rsid w:val="005C17C9"/>
    <w:rsid w:val="005C1E72"/>
    <w:rsid w:val="005C362E"/>
    <w:rsid w:val="005C41D3"/>
    <w:rsid w:val="005C70A6"/>
    <w:rsid w:val="005C79EC"/>
    <w:rsid w:val="005D31F2"/>
    <w:rsid w:val="005D45B8"/>
    <w:rsid w:val="005D4F69"/>
    <w:rsid w:val="005D527C"/>
    <w:rsid w:val="005D532E"/>
    <w:rsid w:val="005D53F3"/>
    <w:rsid w:val="005D5790"/>
    <w:rsid w:val="005D57F3"/>
    <w:rsid w:val="005D656D"/>
    <w:rsid w:val="005E0969"/>
    <w:rsid w:val="005E3A22"/>
    <w:rsid w:val="005E42B6"/>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05E"/>
    <w:rsid w:val="00601E5F"/>
    <w:rsid w:val="006022CF"/>
    <w:rsid w:val="00602367"/>
    <w:rsid w:val="006024C0"/>
    <w:rsid w:val="00602914"/>
    <w:rsid w:val="00603A5C"/>
    <w:rsid w:val="00604773"/>
    <w:rsid w:val="006068A3"/>
    <w:rsid w:val="00611489"/>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4B61"/>
    <w:rsid w:val="00635471"/>
    <w:rsid w:val="0063702E"/>
    <w:rsid w:val="0063772D"/>
    <w:rsid w:val="00637BF4"/>
    <w:rsid w:val="0064034E"/>
    <w:rsid w:val="006413E1"/>
    <w:rsid w:val="00641973"/>
    <w:rsid w:val="0064242E"/>
    <w:rsid w:val="00643AAD"/>
    <w:rsid w:val="00643C42"/>
    <w:rsid w:val="00646E03"/>
    <w:rsid w:val="00651B8D"/>
    <w:rsid w:val="0065403A"/>
    <w:rsid w:val="0065415D"/>
    <w:rsid w:val="00654A1E"/>
    <w:rsid w:val="006557D2"/>
    <w:rsid w:val="00655F92"/>
    <w:rsid w:val="00656BF2"/>
    <w:rsid w:val="00656EE7"/>
    <w:rsid w:val="00657269"/>
    <w:rsid w:val="00657373"/>
    <w:rsid w:val="006607B3"/>
    <w:rsid w:val="00661268"/>
    <w:rsid w:val="0066161A"/>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6139"/>
    <w:rsid w:val="00676D85"/>
    <w:rsid w:val="00676E6F"/>
    <w:rsid w:val="00677AB2"/>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5BBF"/>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D7B7A"/>
    <w:rsid w:val="006E08DD"/>
    <w:rsid w:val="006E2BFF"/>
    <w:rsid w:val="006E2DA8"/>
    <w:rsid w:val="006E2FAB"/>
    <w:rsid w:val="006E307C"/>
    <w:rsid w:val="006E317E"/>
    <w:rsid w:val="006E37B9"/>
    <w:rsid w:val="006E43D2"/>
    <w:rsid w:val="006E4624"/>
    <w:rsid w:val="006E4E4E"/>
    <w:rsid w:val="006E5D38"/>
    <w:rsid w:val="006E6682"/>
    <w:rsid w:val="006F0B8F"/>
    <w:rsid w:val="006F13E6"/>
    <w:rsid w:val="006F15B8"/>
    <w:rsid w:val="006F2F48"/>
    <w:rsid w:val="006F3102"/>
    <w:rsid w:val="006F338A"/>
    <w:rsid w:val="006F3862"/>
    <w:rsid w:val="006F3C3F"/>
    <w:rsid w:val="006F3F19"/>
    <w:rsid w:val="006F4DE8"/>
    <w:rsid w:val="006F528C"/>
    <w:rsid w:val="006F5F62"/>
    <w:rsid w:val="006F6C48"/>
    <w:rsid w:val="006F789D"/>
    <w:rsid w:val="006F7930"/>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077D6"/>
    <w:rsid w:val="007104C8"/>
    <w:rsid w:val="00712AAA"/>
    <w:rsid w:val="00717604"/>
    <w:rsid w:val="00717626"/>
    <w:rsid w:val="00720495"/>
    <w:rsid w:val="00721EFF"/>
    <w:rsid w:val="007232A7"/>
    <w:rsid w:val="00723780"/>
    <w:rsid w:val="00723957"/>
    <w:rsid w:val="00723B88"/>
    <w:rsid w:val="007243FE"/>
    <w:rsid w:val="00724F66"/>
    <w:rsid w:val="00726039"/>
    <w:rsid w:val="00726B73"/>
    <w:rsid w:val="00727A1F"/>
    <w:rsid w:val="00730124"/>
    <w:rsid w:val="007302AE"/>
    <w:rsid w:val="007304F1"/>
    <w:rsid w:val="007308FA"/>
    <w:rsid w:val="00730928"/>
    <w:rsid w:val="007332D6"/>
    <w:rsid w:val="00733704"/>
    <w:rsid w:val="007356AB"/>
    <w:rsid w:val="00736CDB"/>
    <w:rsid w:val="00736D33"/>
    <w:rsid w:val="0073727E"/>
    <w:rsid w:val="007375AD"/>
    <w:rsid w:val="007379FF"/>
    <w:rsid w:val="0074071A"/>
    <w:rsid w:val="0074253F"/>
    <w:rsid w:val="007432B8"/>
    <w:rsid w:val="007433B7"/>
    <w:rsid w:val="007436E5"/>
    <w:rsid w:val="00744530"/>
    <w:rsid w:val="00744B0B"/>
    <w:rsid w:val="00744CDE"/>
    <w:rsid w:val="00744E02"/>
    <w:rsid w:val="00744F92"/>
    <w:rsid w:val="007455DB"/>
    <w:rsid w:val="00745CCE"/>
    <w:rsid w:val="00746819"/>
    <w:rsid w:val="00747A87"/>
    <w:rsid w:val="007500C2"/>
    <w:rsid w:val="007504B2"/>
    <w:rsid w:val="0075404B"/>
    <w:rsid w:val="007543BD"/>
    <w:rsid w:val="00756F04"/>
    <w:rsid w:val="007608D8"/>
    <w:rsid w:val="0076093D"/>
    <w:rsid w:val="00760E3F"/>
    <w:rsid w:val="0076300D"/>
    <w:rsid w:val="00763D80"/>
    <w:rsid w:val="007650C5"/>
    <w:rsid w:val="00767CDF"/>
    <w:rsid w:val="00771DDF"/>
    <w:rsid w:val="0077205F"/>
    <w:rsid w:val="0077234A"/>
    <w:rsid w:val="0077270B"/>
    <w:rsid w:val="0077289C"/>
    <w:rsid w:val="0077325B"/>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2E1C"/>
    <w:rsid w:val="00783ECC"/>
    <w:rsid w:val="00785B0C"/>
    <w:rsid w:val="007878CA"/>
    <w:rsid w:val="00790BA1"/>
    <w:rsid w:val="00791737"/>
    <w:rsid w:val="00793496"/>
    <w:rsid w:val="007938A4"/>
    <w:rsid w:val="00793DBC"/>
    <w:rsid w:val="00795D26"/>
    <w:rsid w:val="00796304"/>
    <w:rsid w:val="007963F7"/>
    <w:rsid w:val="0079664A"/>
    <w:rsid w:val="00796DBA"/>
    <w:rsid w:val="00797081"/>
    <w:rsid w:val="0079751E"/>
    <w:rsid w:val="007A100E"/>
    <w:rsid w:val="007A1831"/>
    <w:rsid w:val="007A291D"/>
    <w:rsid w:val="007A29C9"/>
    <w:rsid w:val="007A33A1"/>
    <w:rsid w:val="007A408F"/>
    <w:rsid w:val="007A420D"/>
    <w:rsid w:val="007A5770"/>
    <w:rsid w:val="007A5AA9"/>
    <w:rsid w:val="007A69DD"/>
    <w:rsid w:val="007A7C70"/>
    <w:rsid w:val="007A7EA5"/>
    <w:rsid w:val="007B033F"/>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2BF"/>
    <w:rsid w:val="007F783A"/>
    <w:rsid w:val="00801FC3"/>
    <w:rsid w:val="008022E7"/>
    <w:rsid w:val="00804070"/>
    <w:rsid w:val="00804671"/>
    <w:rsid w:val="00807857"/>
    <w:rsid w:val="0081013B"/>
    <w:rsid w:val="00810208"/>
    <w:rsid w:val="008104AB"/>
    <w:rsid w:val="008109BE"/>
    <w:rsid w:val="00810CB9"/>
    <w:rsid w:val="00810E0B"/>
    <w:rsid w:val="00815AD3"/>
    <w:rsid w:val="00815E08"/>
    <w:rsid w:val="00816106"/>
    <w:rsid w:val="0081643E"/>
    <w:rsid w:val="0082067D"/>
    <w:rsid w:val="00820AD7"/>
    <w:rsid w:val="00822025"/>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341C"/>
    <w:rsid w:val="0088394C"/>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B3629"/>
    <w:rsid w:val="008C0223"/>
    <w:rsid w:val="008C09A7"/>
    <w:rsid w:val="008C0E88"/>
    <w:rsid w:val="008C14F8"/>
    <w:rsid w:val="008C2B00"/>
    <w:rsid w:val="008C3061"/>
    <w:rsid w:val="008C4390"/>
    <w:rsid w:val="008C4529"/>
    <w:rsid w:val="008C501E"/>
    <w:rsid w:val="008C5BA6"/>
    <w:rsid w:val="008C614F"/>
    <w:rsid w:val="008C6DFD"/>
    <w:rsid w:val="008C6F9E"/>
    <w:rsid w:val="008C71D7"/>
    <w:rsid w:val="008D1127"/>
    <w:rsid w:val="008D2663"/>
    <w:rsid w:val="008D2940"/>
    <w:rsid w:val="008D401D"/>
    <w:rsid w:val="008D5696"/>
    <w:rsid w:val="008D576A"/>
    <w:rsid w:val="008D59D7"/>
    <w:rsid w:val="008D64F6"/>
    <w:rsid w:val="008D719A"/>
    <w:rsid w:val="008D75C3"/>
    <w:rsid w:val="008E0235"/>
    <w:rsid w:val="008E033B"/>
    <w:rsid w:val="008E0BA8"/>
    <w:rsid w:val="008E13D9"/>
    <w:rsid w:val="008E143A"/>
    <w:rsid w:val="008E207C"/>
    <w:rsid w:val="008E2833"/>
    <w:rsid w:val="008E3397"/>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34A2"/>
    <w:rsid w:val="00914B6F"/>
    <w:rsid w:val="00914E2B"/>
    <w:rsid w:val="00915401"/>
    <w:rsid w:val="00915526"/>
    <w:rsid w:val="009171B0"/>
    <w:rsid w:val="00917F4E"/>
    <w:rsid w:val="00917FBC"/>
    <w:rsid w:val="0092026E"/>
    <w:rsid w:val="0092035C"/>
    <w:rsid w:val="00921D34"/>
    <w:rsid w:val="00922F5E"/>
    <w:rsid w:val="009230A4"/>
    <w:rsid w:val="00923BBE"/>
    <w:rsid w:val="009257CB"/>
    <w:rsid w:val="009263AF"/>
    <w:rsid w:val="00926A29"/>
    <w:rsid w:val="00931620"/>
    <w:rsid w:val="009317B5"/>
    <w:rsid w:val="0093296C"/>
    <w:rsid w:val="009360F5"/>
    <w:rsid w:val="00936FC8"/>
    <w:rsid w:val="009372A8"/>
    <w:rsid w:val="00940BC7"/>
    <w:rsid w:val="0094161E"/>
    <w:rsid w:val="00941E45"/>
    <w:rsid w:val="009437EA"/>
    <w:rsid w:val="00943BD6"/>
    <w:rsid w:val="00943D86"/>
    <w:rsid w:val="00943E2E"/>
    <w:rsid w:val="00943E3B"/>
    <w:rsid w:val="00944A44"/>
    <w:rsid w:val="009450B7"/>
    <w:rsid w:val="009502E6"/>
    <w:rsid w:val="009510DE"/>
    <w:rsid w:val="009522DB"/>
    <w:rsid w:val="00953DA9"/>
    <w:rsid w:val="00954C71"/>
    <w:rsid w:val="009552EE"/>
    <w:rsid w:val="00957D42"/>
    <w:rsid w:val="00962401"/>
    <w:rsid w:val="00962F38"/>
    <w:rsid w:val="009631BC"/>
    <w:rsid w:val="009642C6"/>
    <w:rsid w:val="00966677"/>
    <w:rsid w:val="009668DC"/>
    <w:rsid w:val="00966AC8"/>
    <w:rsid w:val="00967D23"/>
    <w:rsid w:val="009710E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A2A"/>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22CC"/>
    <w:rsid w:val="00A33232"/>
    <w:rsid w:val="00A365C5"/>
    <w:rsid w:val="00A36F22"/>
    <w:rsid w:val="00A375E3"/>
    <w:rsid w:val="00A408B0"/>
    <w:rsid w:val="00A40B13"/>
    <w:rsid w:val="00A421E2"/>
    <w:rsid w:val="00A423DA"/>
    <w:rsid w:val="00A4485D"/>
    <w:rsid w:val="00A46378"/>
    <w:rsid w:val="00A46FFD"/>
    <w:rsid w:val="00A47BF5"/>
    <w:rsid w:val="00A508E5"/>
    <w:rsid w:val="00A50907"/>
    <w:rsid w:val="00A52ECD"/>
    <w:rsid w:val="00A5389B"/>
    <w:rsid w:val="00A53C19"/>
    <w:rsid w:val="00A5511E"/>
    <w:rsid w:val="00A55EA1"/>
    <w:rsid w:val="00A569C7"/>
    <w:rsid w:val="00A570CD"/>
    <w:rsid w:val="00A5786E"/>
    <w:rsid w:val="00A60B58"/>
    <w:rsid w:val="00A614EE"/>
    <w:rsid w:val="00A6156D"/>
    <w:rsid w:val="00A61E3E"/>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010A"/>
    <w:rsid w:val="00A918A3"/>
    <w:rsid w:val="00A91C4F"/>
    <w:rsid w:val="00A91F95"/>
    <w:rsid w:val="00A9234F"/>
    <w:rsid w:val="00A92684"/>
    <w:rsid w:val="00AA0669"/>
    <w:rsid w:val="00AA0B20"/>
    <w:rsid w:val="00AA2DC3"/>
    <w:rsid w:val="00AA3F18"/>
    <w:rsid w:val="00AA40B6"/>
    <w:rsid w:val="00AA49C7"/>
    <w:rsid w:val="00AA4ECB"/>
    <w:rsid w:val="00AA5C00"/>
    <w:rsid w:val="00AB0093"/>
    <w:rsid w:val="00AB01FE"/>
    <w:rsid w:val="00AB0558"/>
    <w:rsid w:val="00AB166D"/>
    <w:rsid w:val="00AB2226"/>
    <w:rsid w:val="00AB2277"/>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5C4"/>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4B7"/>
    <w:rsid w:val="00AF3CDB"/>
    <w:rsid w:val="00AF4068"/>
    <w:rsid w:val="00AF49FC"/>
    <w:rsid w:val="00AF4A3E"/>
    <w:rsid w:val="00AF5DBD"/>
    <w:rsid w:val="00AF6489"/>
    <w:rsid w:val="00AF656D"/>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4C32"/>
    <w:rsid w:val="00B1588A"/>
    <w:rsid w:val="00B15CD0"/>
    <w:rsid w:val="00B163C7"/>
    <w:rsid w:val="00B1678B"/>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35FB3"/>
    <w:rsid w:val="00B361AE"/>
    <w:rsid w:val="00B4236D"/>
    <w:rsid w:val="00B45899"/>
    <w:rsid w:val="00B458FC"/>
    <w:rsid w:val="00B4723D"/>
    <w:rsid w:val="00B47F35"/>
    <w:rsid w:val="00B506A2"/>
    <w:rsid w:val="00B54059"/>
    <w:rsid w:val="00B560A0"/>
    <w:rsid w:val="00B5632A"/>
    <w:rsid w:val="00B564A9"/>
    <w:rsid w:val="00B57E2A"/>
    <w:rsid w:val="00B604DD"/>
    <w:rsid w:val="00B60F2E"/>
    <w:rsid w:val="00B61398"/>
    <w:rsid w:val="00B61723"/>
    <w:rsid w:val="00B61FD0"/>
    <w:rsid w:val="00B62312"/>
    <w:rsid w:val="00B63F52"/>
    <w:rsid w:val="00B713B9"/>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6FCC"/>
    <w:rsid w:val="00BA7D68"/>
    <w:rsid w:val="00BB0E8E"/>
    <w:rsid w:val="00BB10B5"/>
    <w:rsid w:val="00BB1E66"/>
    <w:rsid w:val="00BB2147"/>
    <w:rsid w:val="00BB2DA4"/>
    <w:rsid w:val="00BB4BC5"/>
    <w:rsid w:val="00BB5049"/>
    <w:rsid w:val="00BB5D9B"/>
    <w:rsid w:val="00BB6699"/>
    <w:rsid w:val="00BB68BE"/>
    <w:rsid w:val="00BB6948"/>
    <w:rsid w:val="00BC01F6"/>
    <w:rsid w:val="00BC15F8"/>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1D3F"/>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1E4"/>
    <w:rsid w:val="00C05BDE"/>
    <w:rsid w:val="00C06EF9"/>
    <w:rsid w:val="00C10D89"/>
    <w:rsid w:val="00C1181F"/>
    <w:rsid w:val="00C11925"/>
    <w:rsid w:val="00C143E5"/>
    <w:rsid w:val="00C146AE"/>
    <w:rsid w:val="00C15302"/>
    <w:rsid w:val="00C15CC5"/>
    <w:rsid w:val="00C1681C"/>
    <w:rsid w:val="00C16D61"/>
    <w:rsid w:val="00C1721E"/>
    <w:rsid w:val="00C17748"/>
    <w:rsid w:val="00C20C0E"/>
    <w:rsid w:val="00C20D75"/>
    <w:rsid w:val="00C22129"/>
    <w:rsid w:val="00C22523"/>
    <w:rsid w:val="00C23AFA"/>
    <w:rsid w:val="00C24092"/>
    <w:rsid w:val="00C26CA9"/>
    <w:rsid w:val="00C26CEA"/>
    <w:rsid w:val="00C27B3E"/>
    <w:rsid w:val="00C3055C"/>
    <w:rsid w:val="00C3243C"/>
    <w:rsid w:val="00C326B5"/>
    <w:rsid w:val="00C340D1"/>
    <w:rsid w:val="00C34533"/>
    <w:rsid w:val="00C35482"/>
    <w:rsid w:val="00C35609"/>
    <w:rsid w:val="00C36C64"/>
    <w:rsid w:val="00C36F86"/>
    <w:rsid w:val="00C3784A"/>
    <w:rsid w:val="00C37E10"/>
    <w:rsid w:val="00C4181F"/>
    <w:rsid w:val="00C4229A"/>
    <w:rsid w:val="00C4315A"/>
    <w:rsid w:val="00C434AE"/>
    <w:rsid w:val="00C4393D"/>
    <w:rsid w:val="00C444E4"/>
    <w:rsid w:val="00C44B3B"/>
    <w:rsid w:val="00C460AF"/>
    <w:rsid w:val="00C46916"/>
    <w:rsid w:val="00C46AFC"/>
    <w:rsid w:val="00C4770A"/>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326"/>
    <w:rsid w:val="00C764F0"/>
    <w:rsid w:val="00C83483"/>
    <w:rsid w:val="00C8448E"/>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A0716"/>
    <w:rsid w:val="00CA0B6E"/>
    <w:rsid w:val="00CA0F13"/>
    <w:rsid w:val="00CA1B8C"/>
    <w:rsid w:val="00CA28A3"/>
    <w:rsid w:val="00CA49F9"/>
    <w:rsid w:val="00CA6999"/>
    <w:rsid w:val="00CB06CE"/>
    <w:rsid w:val="00CB161B"/>
    <w:rsid w:val="00CB295F"/>
    <w:rsid w:val="00CB430D"/>
    <w:rsid w:val="00CB45A1"/>
    <w:rsid w:val="00CB4AAF"/>
    <w:rsid w:val="00CB4FDD"/>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6DCE"/>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15375"/>
    <w:rsid w:val="00D1657B"/>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B35"/>
    <w:rsid w:val="00D4222A"/>
    <w:rsid w:val="00D42AF4"/>
    <w:rsid w:val="00D441E6"/>
    <w:rsid w:val="00D444CD"/>
    <w:rsid w:val="00D45035"/>
    <w:rsid w:val="00D47A4F"/>
    <w:rsid w:val="00D511EA"/>
    <w:rsid w:val="00D51590"/>
    <w:rsid w:val="00D536CE"/>
    <w:rsid w:val="00D549CB"/>
    <w:rsid w:val="00D55D7C"/>
    <w:rsid w:val="00D567CB"/>
    <w:rsid w:val="00D57A0B"/>
    <w:rsid w:val="00D60853"/>
    <w:rsid w:val="00D626B6"/>
    <w:rsid w:val="00D629E6"/>
    <w:rsid w:val="00D62B81"/>
    <w:rsid w:val="00D658E0"/>
    <w:rsid w:val="00D66800"/>
    <w:rsid w:val="00D67ECE"/>
    <w:rsid w:val="00D70C03"/>
    <w:rsid w:val="00D711C3"/>
    <w:rsid w:val="00D72079"/>
    <w:rsid w:val="00D72BFF"/>
    <w:rsid w:val="00D72C7E"/>
    <w:rsid w:val="00D76934"/>
    <w:rsid w:val="00D80721"/>
    <w:rsid w:val="00D810BD"/>
    <w:rsid w:val="00D81D20"/>
    <w:rsid w:val="00D82696"/>
    <w:rsid w:val="00D8376B"/>
    <w:rsid w:val="00D84B03"/>
    <w:rsid w:val="00D853FC"/>
    <w:rsid w:val="00D87850"/>
    <w:rsid w:val="00D90DA1"/>
    <w:rsid w:val="00D90DBE"/>
    <w:rsid w:val="00D9270C"/>
    <w:rsid w:val="00D94691"/>
    <w:rsid w:val="00D94B9B"/>
    <w:rsid w:val="00D95EA2"/>
    <w:rsid w:val="00DA1240"/>
    <w:rsid w:val="00DA1243"/>
    <w:rsid w:val="00DA1AFD"/>
    <w:rsid w:val="00DA3E64"/>
    <w:rsid w:val="00DA42BF"/>
    <w:rsid w:val="00DA4B8C"/>
    <w:rsid w:val="00DA537A"/>
    <w:rsid w:val="00DA5EBA"/>
    <w:rsid w:val="00DA6909"/>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ADA"/>
    <w:rsid w:val="00DE5D2C"/>
    <w:rsid w:val="00DE646E"/>
    <w:rsid w:val="00DE6F70"/>
    <w:rsid w:val="00DF00E5"/>
    <w:rsid w:val="00DF042D"/>
    <w:rsid w:val="00DF2B75"/>
    <w:rsid w:val="00DF32EE"/>
    <w:rsid w:val="00DF336B"/>
    <w:rsid w:val="00DF3DEF"/>
    <w:rsid w:val="00DF4585"/>
    <w:rsid w:val="00DF4D1D"/>
    <w:rsid w:val="00DF693B"/>
    <w:rsid w:val="00E026D2"/>
    <w:rsid w:val="00E046A4"/>
    <w:rsid w:val="00E0549B"/>
    <w:rsid w:val="00E06420"/>
    <w:rsid w:val="00E07A03"/>
    <w:rsid w:val="00E11CAC"/>
    <w:rsid w:val="00E12584"/>
    <w:rsid w:val="00E125CA"/>
    <w:rsid w:val="00E13165"/>
    <w:rsid w:val="00E13811"/>
    <w:rsid w:val="00E13868"/>
    <w:rsid w:val="00E14BBC"/>
    <w:rsid w:val="00E155BA"/>
    <w:rsid w:val="00E17327"/>
    <w:rsid w:val="00E17CA8"/>
    <w:rsid w:val="00E201E8"/>
    <w:rsid w:val="00E2095E"/>
    <w:rsid w:val="00E2112D"/>
    <w:rsid w:val="00E22F5A"/>
    <w:rsid w:val="00E245E1"/>
    <w:rsid w:val="00E2596D"/>
    <w:rsid w:val="00E2759E"/>
    <w:rsid w:val="00E31A04"/>
    <w:rsid w:val="00E3262C"/>
    <w:rsid w:val="00E328D1"/>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6240"/>
    <w:rsid w:val="00E47AC4"/>
    <w:rsid w:val="00E47EEF"/>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3C7E"/>
    <w:rsid w:val="00E95584"/>
    <w:rsid w:val="00E97004"/>
    <w:rsid w:val="00E970E9"/>
    <w:rsid w:val="00E97D50"/>
    <w:rsid w:val="00EA0B7A"/>
    <w:rsid w:val="00EA0E5A"/>
    <w:rsid w:val="00EA135A"/>
    <w:rsid w:val="00EA1B7F"/>
    <w:rsid w:val="00EA2A22"/>
    <w:rsid w:val="00EA5C56"/>
    <w:rsid w:val="00EA5FC9"/>
    <w:rsid w:val="00EA6710"/>
    <w:rsid w:val="00EB1CD2"/>
    <w:rsid w:val="00EB2904"/>
    <w:rsid w:val="00EB4CA0"/>
    <w:rsid w:val="00EB4E4E"/>
    <w:rsid w:val="00EB583D"/>
    <w:rsid w:val="00EB6FC4"/>
    <w:rsid w:val="00EB77DA"/>
    <w:rsid w:val="00EC07A6"/>
    <w:rsid w:val="00EC111D"/>
    <w:rsid w:val="00EC1EC2"/>
    <w:rsid w:val="00EC2784"/>
    <w:rsid w:val="00EC4DA0"/>
    <w:rsid w:val="00EC5919"/>
    <w:rsid w:val="00EC6822"/>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093A"/>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207B"/>
    <w:rsid w:val="00F0369B"/>
    <w:rsid w:val="00F0417E"/>
    <w:rsid w:val="00F04B1E"/>
    <w:rsid w:val="00F05064"/>
    <w:rsid w:val="00F0570E"/>
    <w:rsid w:val="00F0614C"/>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5FC"/>
    <w:rsid w:val="00F35BC9"/>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58FC"/>
    <w:rsid w:val="00F5657C"/>
    <w:rsid w:val="00F56C44"/>
    <w:rsid w:val="00F60BF6"/>
    <w:rsid w:val="00F623DA"/>
    <w:rsid w:val="00F64E3C"/>
    <w:rsid w:val="00F6634D"/>
    <w:rsid w:val="00F6728A"/>
    <w:rsid w:val="00F7043D"/>
    <w:rsid w:val="00F71E31"/>
    <w:rsid w:val="00F724B7"/>
    <w:rsid w:val="00F7360F"/>
    <w:rsid w:val="00F73E2C"/>
    <w:rsid w:val="00F75984"/>
    <w:rsid w:val="00F765C6"/>
    <w:rsid w:val="00F76893"/>
    <w:rsid w:val="00F769F4"/>
    <w:rsid w:val="00F777B8"/>
    <w:rsid w:val="00F77830"/>
    <w:rsid w:val="00F8102F"/>
    <w:rsid w:val="00F81762"/>
    <w:rsid w:val="00F82837"/>
    <w:rsid w:val="00F83092"/>
    <w:rsid w:val="00F841C6"/>
    <w:rsid w:val="00F84911"/>
    <w:rsid w:val="00F84B0A"/>
    <w:rsid w:val="00F85A60"/>
    <w:rsid w:val="00F86C41"/>
    <w:rsid w:val="00F87B69"/>
    <w:rsid w:val="00F90152"/>
    <w:rsid w:val="00F90D8E"/>
    <w:rsid w:val="00F91AEF"/>
    <w:rsid w:val="00F922B0"/>
    <w:rsid w:val="00F9321E"/>
    <w:rsid w:val="00F94DEF"/>
    <w:rsid w:val="00F95BA6"/>
    <w:rsid w:val="00F95D42"/>
    <w:rsid w:val="00F967E7"/>
    <w:rsid w:val="00F96ED5"/>
    <w:rsid w:val="00F972FF"/>
    <w:rsid w:val="00F97E34"/>
    <w:rsid w:val="00FA25C0"/>
    <w:rsid w:val="00FA29F7"/>
    <w:rsid w:val="00FA2DA8"/>
    <w:rsid w:val="00FA447D"/>
    <w:rsid w:val="00FA4BFB"/>
    <w:rsid w:val="00FA64AC"/>
    <w:rsid w:val="00FA6D38"/>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24F"/>
    <w:rsid w:val="00FC44C4"/>
    <w:rsid w:val="00FC78DF"/>
    <w:rsid w:val="00FD1C69"/>
    <w:rsid w:val="00FD33D5"/>
    <w:rsid w:val="00FD54E0"/>
    <w:rsid w:val="00FD5D56"/>
    <w:rsid w:val="00FD6E0F"/>
    <w:rsid w:val="00FE0C34"/>
    <w:rsid w:val="00FE0EAB"/>
    <w:rsid w:val="00FE16AF"/>
    <w:rsid w:val="00FE2ADF"/>
    <w:rsid w:val="00FE2ED0"/>
    <w:rsid w:val="00FE340B"/>
    <w:rsid w:val="00FE3CB4"/>
    <w:rsid w:val="00FE68DB"/>
    <w:rsid w:val="00FE6F61"/>
    <w:rsid w:val="00FF0A60"/>
    <w:rsid w:val="00FF1F41"/>
    <w:rsid w:val="00FF2120"/>
    <w:rsid w:val="00FF248B"/>
    <w:rsid w:val="00FF2791"/>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30</Pages>
  <Words>35568</Words>
  <Characters>202743</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0</cp:revision>
  <dcterms:created xsi:type="dcterms:W3CDTF">2025-03-05T18:32:00Z</dcterms:created>
  <dcterms:modified xsi:type="dcterms:W3CDTF">2025-03-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Telkfky"/&gt;&lt;style id="http://www.zotero.org/styles/ecology" hasBibliography="1" bibliographyStyleHasBeenSet="1"/&gt;&lt;prefs&gt;&lt;pref name="fieldType" value="Field"/&gt;&lt;/prefs&gt;&lt;/data&gt;</vt:lpwstr>
  </property>
</Properties>
</file>